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FFF8BBF" w:rsidR="00993362" w:rsidRDefault="00825349" w:rsidP="00FB712B">
      <w:pPr>
        <w:pStyle w:val="Title"/>
      </w:pPr>
      <w:r>
        <mc:AlternateContent>
          <mc:Choice Requires="wps">
            <w:drawing>
              <wp:anchor distT="0" distB="0" distL="114300" distR="114300" simplePos="0" relativeHeight="251659264" behindDoc="1" locked="0" layoutInCell="1" allowOverlap="1" wp14:anchorId="09A10EDC" wp14:editId="6572E52C">
                <wp:simplePos x="0" y="0"/>
                <wp:positionH relativeFrom="column">
                  <wp:posOffset>-165100</wp:posOffset>
                </wp:positionH>
                <wp:positionV relativeFrom="paragraph">
                  <wp:posOffset>-404495</wp:posOffset>
                </wp:positionV>
                <wp:extent cx="6134100" cy="7934325"/>
                <wp:effectExtent l="19050" t="19050" r="19050" b="28575"/>
                <wp:wrapNone/>
                <wp:docPr id="419203345"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5A4E7" id="Rectangle 1" o:spid="_x0000_s1026" style="position:absolute;margin-left:-13pt;margin-top:-31.85pt;width:483pt;height:62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" fillcolor="white [3201]" strokecolor="black [3213]" strokeweight="3pt">
                <v:stroke linestyle="thickThin" endcap="square"/>
              </v:rect>
            </w:pict>
          </mc:Fallback>
        </mc:AlternateContent>
      </w: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1EB50D88" w:rsidR="00993362" w:rsidRPr="00FB712B" w:rsidRDefault="00993362" w:rsidP="00FB712B">
      <w:pPr>
        <w:pStyle w:val="Title"/>
      </w:pPr>
      <w:r w:rsidRPr="00FB712B">
        <w:t>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139F1BAB" w:rsidR="00A06135" w:rsidRDefault="00A06135" w:rsidP="003038B7">
            <w:pPr>
              <w:pStyle w:val="Title"/>
              <w:jc w:val="right"/>
            </w:pPr>
            <w:r w:rsidRPr="00FB712B">
              <w:t>BỘ Y TẾ</w:t>
            </w:r>
          </w:p>
        </w:tc>
      </w:tr>
    </w:tbl>
    <w:p w14:paraId="217915F0" w14:textId="7BA4AA99" w:rsidR="00993362" w:rsidRPr="00FB712B" w:rsidRDefault="009D7540" w:rsidP="00FB712B">
      <w:pPr>
        <w:pStyle w:val="Title"/>
      </w:pPr>
      <w:r>
        <mc:AlternateContent>
          <mc:Choice Requires="wps">
            <w:drawing>
              <wp:anchor distT="0" distB="0" distL="114300" distR="114300" simplePos="0" relativeHeight="251661312" behindDoc="1" locked="0" layoutInCell="1" allowOverlap="1" wp14:anchorId="203DAC3D" wp14:editId="743C33EA">
                <wp:simplePos x="0" y="0"/>
                <wp:positionH relativeFrom="column">
                  <wp:posOffset>-200025</wp:posOffset>
                </wp:positionH>
                <wp:positionV relativeFrom="paragraph">
                  <wp:posOffset>-422275</wp:posOffset>
                </wp:positionV>
                <wp:extent cx="6134100" cy="7934325"/>
                <wp:effectExtent l="19050" t="19050" r="19050" b="28575"/>
                <wp:wrapNone/>
                <wp:docPr id="993246826"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9E6D8" id="Rectangle 1" o:spid="_x0000_s1026" style="position:absolute;margin-left:-15.75pt;margin-top:-33.25pt;width:483pt;height:62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" fillcolor="white [3201]" strokecolor="black [3213]" strokeweight="3pt">
                <v:stroke linestyle="thickThin" endcap="square"/>
              </v:rect>
            </w:pict>
          </mc:Fallback>
        </mc:AlternateContent>
      </w:r>
    </w:p>
    <w:p w14:paraId="17A0BE2C" w14:textId="5BB4D721" w:rsidR="00A572D0" w:rsidRDefault="00A572D0" w:rsidP="00A572D0">
      <w:pPr>
        <w:pStyle w:val="Title"/>
      </w:pPr>
      <w:r w:rsidRPr="00FB712B">
        <w:t>TRƯỜNG ĐẠI HỌC Y DƯỢC HẢI PHÒNG</w:t>
      </w:r>
    </w:p>
    <w:p w14:paraId="48A9F9F4" w14:textId="701BF576" w:rsidR="00A572D0" w:rsidRPr="00FB712B" w:rsidRDefault="00A572D0" w:rsidP="00A572D0">
      <w:pPr>
        <w:pStyle w:val="Title"/>
      </w:pPr>
      <w:r w:rsidRPr="00FB712B">
        <w:drawing>
          <wp:inline distT="0" distB="0" distL="0" distR="0" wp14:anchorId="24D2EF71" wp14:editId="671642AA">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42754F6D" w:rsidR="00993362" w:rsidRPr="001235D2" w:rsidRDefault="00993362" w:rsidP="00FB712B">
      <w:pPr>
        <w:pStyle w:val="Title"/>
      </w:pPr>
      <w:r w:rsidRPr="001235D2">
        <w:t xml:space="preserve">KHÓA LUẬN TỐT NGHIỆP BÁC SĨ </w:t>
      </w:r>
      <w:r w:rsidR="004D3102">
        <w:t>Y</w:t>
      </w:r>
      <w:r w:rsidRPr="001235D2">
        <w:t xml:space="preserve"> KHOA</w:t>
      </w:r>
    </w:p>
    <w:p w14:paraId="1ECD501F" w14:textId="10987CB3" w:rsidR="00993362" w:rsidRPr="001235D2" w:rsidRDefault="00993362" w:rsidP="00FB712B">
      <w:pPr>
        <w:pStyle w:val="Title"/>
      </w:pPr>
      <w:r w:rsidRPr="001235D2">
        <w:t>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5894ECA7" w:rsidR="00993362" w:rsidRPr="00FB712B" w:rsidRDefault="003C183D" w:rsidP="00B06ADE">
      <w:pPr>
        <w:pStyle w:val="Title"/>
        <w:jc w:val="right"/>
      </w:pPr>
      <w:r>
        <w:t>Người hướng dẫn: ThS</w:t>
      </w:r>
      <w:r w:rsidR="00993362" w:rsidRPr="00FB712B">
        <w:t>.B</w:t>
      </w:r>
      <w:r w:rsidR="00312EA3">
        <w:t>S</w:t>
      </w:r>
      <w:r w:rsidR="00993362" w:rsidRPr="00FB712B">
        <w:t>.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825349">
          <w:pgSz w:w="12240" w:h="15840"/>
          <w:pgMar w:top="1985" w:right="1134" w:bottom="1701" w:left="1985" w:header="720" w:footer="720" w:gutter="0"/>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2B826AEF"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w:t>
      </w:r>
      <w:r w:rsidR="00312EA3">
        <w:rPr>
          <w:lang w:val="pt-BR"/>
        </w:rPr>
        <w:t>S</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Pr="00DB32E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930B00A" w:rsidR="004C3C72" w:rsidRDefault="00993362" w:rsidP="00372C8E">
      <w:r w:rsidRPr="006B2671">
        <w:t>Tôi xin được bày</w:t>
      </w:r>
      <w:r w:rsidR="00644FB0">
        <w:t xml:space="preserve"> tỏ lòng biết ơn sâu sắc đến ThS</w:t>
      </w:r>
      <w:r w:rsidRPr="006B2671">
        <w:t>.B</w:t>
      </w:r>
      <w:r w:rsidR="00312EA3">
        <w:t>S</w:t>
      </w:r>
      <w:r w:rsidRPr="006B2671">
        <w:t xml:space="preserve">.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AF6CD8">
            <w:pPr>
              <w:spacing w:line="300" w:lineRule="auto"/>
              <w:ind w:hanging="30"/>
            </w:pPr>
            <w:r w:rsidRPr="00B65C82">
              <w:t>AD</w:t>
            </w:r>
            <w:r>
              <w:t>N</w:t>
            </w:r>
          </w:p>
        </w:tc>
        <w:tc>
          <w:tcPr>
            <w:tcW w:w="6956" w:type="dxa"/>
            <w:vAlign w:val="top"/>
          </w:tcPr>
          <w:p w14:paraId="00FBCE15" w14:textId="77777777" w:rsidR="003C31D4" w:rsidRPr="00B65C82" w:rsidRDefault="003C31D4" w:rsidP="00AF6CD8">
            <w:pPr>
              <w:spacing w:line="30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AF6CD8">
            <w:pPr>
              <w:spacing w:line="300" w:lineRule="auto"/>
              <w:ind w:hanging="30"/>
            </w:pPr>
            <w:r w:rsidRPr="00B65C82">
              <w:t>AFB</w:t>
            </w:r>
          </w:p>
        </w:tc>
        <w:tc>
          <w:tcPr>
            <w:tcW w:w="6956" w:type="dxa"/>
            <w:vAlign w:val="top"/>
          </w:tcPr>
          <w:p w14:paraId="4132C4C0" w14:textId="77777777" w:rsidR="003C31D4" w:rsidRPr="00B65C82" w:rsidRDefault="003C31D4" w:rsidP="00AF6CD8">
            <w:pPr>
              <w:spacing w:line="30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AF6CD8">
            <w:pPr>
              <w:spacing w:line="300" w:lineRule="auto"/>
              <w:ind w:hanging="30"/>
            </w:pPr>
            <w:r w:rsidRPr="00B65C82">
              <w:t>AIDS</w:t>
            </w:r>
          </w:p>
        </w:tc>
        <w:tc>
          <w:tcPr>
            <w:tcW w:w="6956" w:type="dxa"/>
            <w:vAlign w:val="top"/>
          </w:tcPr>
          <w:p w14:paraId="4AE6202D" w14:textId="77777777" w:rsidR="003C31D4" w:rsidRPr="00B65C82" w:rsidRDefault="003C31D4" w:rsidP="00AF6CD8">
            <w:pPr>
              <w:spacing w:line="30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AF6CD8">
            <w:pPr>
              <w:spacing w:line="300" w:lineRule="auto"/>
              <w:ind w:hanging="30"/>
            </w:pPr>
            <w:r w:rsidRPr="00B65C82">
              <w:t>BMI</w:t>
            </w:r>
          </w:p>
        </w:tc>
        <w:tc>
          <w:tcPr>
            <w:tcW w:w="6956" w:type="dxa"/>
            <w:vAlign w:val="top"/>
          </w:tcPr>
          <w:p w14:paraId="01D85F56" w14:textId="77777777" w:rsidR="003C31D4" w:rsidRPr="00B65C82" w:rsidRDefault="003C31D4" w:rsidP="00AF6CD8">
            <w:pPr>
              <w:spacing w:line="30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AF6CD8">
            <w:pPr>
              <w:spacing w:line="300" w:lineRule="auto"/>
              <w:ind w:hanging="30"/>
            </w:pPr>
            <w:r>
              <w:t>COVID-19</w:t>
            </w:r>
          </w:p>
        </w:tc>
        <w:tc>
          <w:tcPr>
            <w:tcW w:w="6956" w:type="dxa"/>
            <w:vAlign w:val="top"/>
          </w:tcPr>
          <w:p w14:paraId="72A05989" w14:textId="488F6958" w:rsidR="003C31D4" w:rsidRPr="00B65C82" w:rsidRDefault="003C31D4" w:rsidP="00AF6CD8">
            <w:pPr>
              <w:spacing w:line="300" w:lineRule="auto"/>
            </w:pPr>
            <w:r w:rsidRPr="006F6995">
              <w:t>Coronavirus disease</w:t>
            </w:r>
            <w:r>
              <w:t xml:space="preserve"> (Bệnh do vi</w:t>
            </w:r>
            <w:r w:rsidR="004931B3">
              <w:t>-rút</w:t>
            </w:r>
            <w:r>
              <w:t xml:space="preserve"> Corona)</w:t>
            </w:r>
          </w:p>
        </w:tc>
      </w:tr>
      <w:tr w:rsidR="003C31D4" w14:paraId="0FDB092B" w14:textId="77777777" w:rsidTr="00D77D8B">
        <w:tc>
          <w:tcPr>
            <w:tcW w:w="2155" w:type="dxa"/>
            <w:vAlign w:val="top"/>
          </w:tcPr>
          <w:p w14:paraId="0D5391AE" w14:textId="77777777" w:rsidR="003C31D4" w:rsidRPr="00B65C82" w:rsidRDefault="003C31D4" w:rsidP="00AF6CD8">
            <w:pPr>
              <w:spacing w:line="300" w:lineRule="auto"/>
              <w:ind w:hanging="30"/>
            </w:pPr>
            <w:r w:rsidRPr="00B65C82">
              <w:t>EMB, E</w:t>
            </w:r>
          </w:p>
        </w:tc>
        <w:tc>
          <w:tcPr>
            <w:tcW w:w="6956" w:type="dxa"/>
            <w:vAlign w:val="top"/>
          </w:tcPr>
          <w:p w14:paraId="5A086A18" w14:textId="77777777" w:rsidR="003C31D4" w:rsidRPr="00B65C82" w:rsidRDefault="003C31D4" w:rsidP="00AF6CD8">
            <w:pPr>
              <w:spacing w:line="30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AF6CD8">
            <w:pPr>
              <w:spacing w:line="300" w:lineRule="auto"/>
              <w:ind w:hanging="30"/>
            </w:pPr>
            <w:r w:rsidRPr="00B65C82">
              <w:t>HIV</w:t>
            </w:r>
          </w:p>
        </w:tc>
        <w:tc>
          <w:tcPr>
            <w:tcW w:w="6956" w:type="dxa"/>
            <w:vAlign w:val="top"/>
          </w:tcPr>
          <w:p w14:paraId="26A0E416" w14:textId="5E1E4555" w:rsidR="003C31D4" w:rsidRPr="00B65C82" w:rsidRDefault="003C31D4" w:rsidP="00AF6CD8">
            <w:pPr>
              <w:spacing w:line="300" w:lineRule="auto"/>
            </w:pPr>
            <w:r w:rsidRPr="00B65C82">
              <w:t xml:space="preserve">Human </w:t>
            </w:r>
            <w:r>
              <w:t xml:space="preserve">Immunodeficiency </w:t>
            </w:r>
            <w:r w:rsidRPr="00B65C82">
              <w:t>Virus (Vi</w:t>
            </w:r>
            <w:r w:rsidR="00EF668B">
              <w:t>-</w:t>
            </w:r>
            <w:r w:rsidRPr="00B65C82">
              <w:t>rút gây suy giảm miễn dịch)</w:t>
            </w:r>
          </w:p>
        </w:tc>
      </w:tr>
      <w:tr w:rsidR="003C31D4" w14:paraId="587E84AF" w14:textId="77777777" w:rsidTr="00D77D8B">
        <w:tc>
          <w:tcPr>
            <w:tcW w:w="2155" w:type="dxa"/>
            <w:vAlign w:val="top"/>
          </w:tcPr>
          <w:p w14:paraId="0AA2DAEC" w14:textId="77777777" w:rsidR="003C31D4" w:rsidRPr="00B65C82" w:rsidRDefault="003C31D4" w:rsidP="00AF6CD8">
            <w:pPr>
              <w:spacing w:line="300" w:lineRule="auto"/>
              <w:ind w:hanging="30"/>
            </w:pPr>
            <w:r w:rsidRPr="00B65C82">
              <w:t>INH, H</w:t>
            </w:r>
          </w:p>
        </w:tc>
        <w:tc>
          <w:tcPr>
            <w:tcW w:w="6956" w:type="dxa"/>
            <w:vAlign w:val="top"/>
          </w:tcPr>
          <w:p w14:paraId="24B540AA" w14:textId="77777777" w:rsidR="003C31D4" w:rsidRPr="00B65C82" w:rsidRDefault="003C31D4" w:rsidP="00AF6CD8">
            <w:pPr>
              <w:spacing w:line="30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AF6CD8">
            <w:pPr>
              <w:spacing w:line="300" w:lineRule="auto"/>
              <w:ind w:hanging="30"/>
            </w:pPr>
            <w:r w:rsidRPr="00B65C82">
              <w:t>MGIT</w:t>
            </w:r>
          </w:p>
        </w:tc>
        <w:tc>
          <w:tcPr>
            <w:tcW w:w="6956" w:type="dxa"/>
            <w:vAlign w:val="top"/>
          </w:tcPr>
          <w:p w14:paraId="279914C3" w14:textId="77777777" w:rsidR="003C31D4" w:rsidRPr="00B65C82" w:rsidRDefault="003C31D4" w:rsidP="00AF6CD8">
            <w:pPr>
              <w:spacing w:line="30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AF6CD8">
            <w:pPr>
              <w:spacing w:line="300" w:lineRule="auto"/>
              <w:ind w:hanging="30"/>
            </w:pPr>
            <w:r w:rsidRPr="00B65C82">
              <w:t>MTB</w:t>
            </w:r>
          </w:p>
        </w:tc>
        <w:tc>
          <w:tcPr>
            <w:tcW w:w="6956" w:type="dxa"/>
            <w:vAlign w:val="top"/>
          </w:tcPr>
          <w:p w14:paraId="226EF345" w14:textId="77777777" w:rsidR="003C31D4" w:rsidRPr="00B65C82" w:rsidRDefault="003C31D4" w:rsidP="00AF6CD8">
            <w:pPr>
              <w:spacing w:line="30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AF6CD8">
            <w:pPr>
              <w:spacing w:line="300" w:lineRule="auto"/>
              <w:ind w:hanging="30"/>
            </w:pPr>
            <w:r w:rsidRPr="00B65C82">
              <w:t>PCR</w:t>
            </w:r>
          </w:p>
        </w:tc>
        <w:tc>
          <w:tcPr>
            <w:tcW w:w="6956" w:type="dxa"/>
            <w:vAlign w:val="top"/>
          </w:tcPr>
          <w:p w14:paraId="49290DE1" w14:textId="31393FDD" w:rsidR="003C31D4" w:rsidRPr="00B65C82" w:rsidRDefault="003C31D4" w:rsidP="00AF6CD8">
            <w:pPr>
              <w:spacing w:line="30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AF6CD8">
            <w:pPr>
              <w:spacing w:line="300" w:lineRule="auto"/>
              <w:ind w:hanging="30"/>
            </w:pPr>
            <w:r w:rsidRPr="00B65C82">
              <w:t>PZA, Z</w:t>
            </w:r>
          </w:p>
        </w:tc>
        <w:tc>
          <w:tcPr>
            <w:tcW w:w="6956" w:type="dxa"/>
            <w:vAlign w:val="top"/>
          </w:tcPr>
          <w:p w14:paraId="2BA6FD54" w14:textId="77777777" w:rsidR="003C31D4" w:rsidRPr="00B65C82" w:rsidRDefault="003C31D4" w:rsidP="00AF6CD8">
            <w:pPr>
              <w:spacing w:line="30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AF6CD8">
            <w:pPr>
              <w:spacing w:line="300" w:lineRule="auto"/>
              <w:ind w:hanging="30"/>
            </w:pPr>
            <w:r w:rsidRPr="00B65C82">
              <w:t>RMP, R</w:t>
            </w:r>
          </w:p>
        </w:tc>
        <w:tc>
          <w:tcPr>
            <w:tcW w:w="6956" w:type="dxa"/>
            <w:vAlign w:val="top"/>
          </w:tcPr>
          <w:p w14:paraId="07EFDE87" w14:textId="77777777" w:rsidR="003C31D4" w:rsidRPr="00B65C82" w:rsidRDefault="003C31D4" w:rsidP="00AF6CD8">
            <w:pPr>
              <w:spacing w:line="30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AF6CD8">
            <w:pPr>
              <w:spacing w:line="300" w:lineRule="auto"/>
              <w:ind w:hanging="30"/>
            </w:pPr>
            <w:r w:rsidRPr="00B65C82">
              <w:t>SM, S</w:t>
            </w:r>
          </w:p>
        </w:tc>
        <w:tc>
          <w:tcPr>
            <w:tcW w:w="6956" w:type="dxa"/>
            <w:vAlign w:val="top"/>
          </w:tcPr>
          <w:p w14:paraId="472EE844" w14:textId="77777777" w:rsidR="003C31D4" w:rsidRPr="00B65C82" w:rsidRDefault="003C31D4" w:rsidP="00AF6CD8">
            <w:pPr>
              <w:spacing w:line="30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AF6CD8">
            <w:pPr>
              <w:spacing w:line="300" w:lineRule="auto"/>
              <w:ind w:hanging="30"/>
            </w:pPr>
            <w:r w:rsidRPr="00B65C82">
              <w:t>SDD</w:t>
            </w:r>
          </w:p>
        </w:tc>
        <w:tc>
          <w:tcPr>
            <w:tcW w:w="6956" w:type="dxa"/>
            <w:vAlign w:val="top"/>
          </w:tcPr>
          <w:p w14:paraId="77046BE4" w14:textId="77777777" w:rsidR="003C31D4" w:rsidRPr="00B65C82" w:rsidRDefault="003C31D4" w:rsidP="00AF6CD8">
            <w:pPr>
              <w:spacing w:line="30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AF6CD8">
            <w:pPr>
              <w:spacing w:line="300" w:lineRule="auto"/>
              <w:ind w:hanging="30"/>
            </w:pPr>
            <w:r w:rsidRPr="00B65C82">
              <w:t>SGA</w:t>
            </w:r>
          </w:p>
        </w:tc>
        <w:tc>
          <w:tcPr>
            <w:tcW w:w="6956" w:type="dxa"/>
            <w:vAlign w:val="top"/>
          </w:tcPr>
          <w:p w14:paraId="5F3AD5BF" w14:textId="77777777" w:rsidR="003C31D4" w:rsidRPr="00B65C82" w:rsidRDefault="003C31D4" w:rsidP="00AF6CD8">
            <w:pPr>
              <w:spacing w:line="30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AF6CD8">
            <w:pPr>
              <w:spacing w:line="300" w:lineRule="auto"/>
              <w:ind w:hanging="30"/>
            </w:pPr>
            <w:r w:rsidRPr="00B65C82">
              <w:t>TTDD</w:t>
            </w:r>
          </w:p>
        </w:tc>
        <w:tc>
          <w:tcPr>
            <w:tcW w:w="6956" w:type="dxa"/>
            <w:vAlign w:val="top"/>
          </w:tcPr>
          <w:p w14:paraId="352644F1" w14:textId="3E02E43A" w:rsidR="003C31D4" w:rsidRPr="00B65C82" w:rsidRDefault="003C31D4" w:rsidP="00AF6CD8">
            <w:pPr>
              <w:spacing w:line="30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AF6CD8">
            <w:pPr>
              <w:spacing w:line="300" w:lineRule="auto"/>
              <w:ind w:hanging="30"/>
            </w:pPr>
            <w:r w:rsidRPr="00B65C82">
              <w:t>WHO</w:t>
            </w:r>
          </w:p>
        </w:tc>
        <w:tc>
          <w:tcPr>
            <w:tcW w:w="6956" w:type="dxa"/>
            <w:vAlign w:val="top"/>
          </w:tcPr>
          <w:p w14:paraId="2707F831" w14:textId="77777777" w:rsidR="003C31D4" w:rsidRPr="00B65C82" w:rsidRDefault="003C31D4" w:rsidP="00AF6CD8">
            <w:pPr>
              <w:spacing w:line="300" w:lineRule="auto"/>
            </w:pPr>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AF6CD8">
            <w:pPr>
              <w:spacing w:line="300" w:lineRule="auto"/>
              <w:ind w:hanging="30"/>
            </w:pPr>
            <w:r w:rsidRPr="00B65C82">
              <w:t>(+)</w:t>
            </w:r>
          </w:p>
        </w:tc>
        <w:tc>
          <w:tcPr>
            <w:tcW w:w="6956" w:type="dxa"/>
            <w:vAlign w:val="top"/>
          </w:tcPr>
          <w:p w14:paraId="5B48AAB7" w14:textId="77777777" w:rsidR="003C31D4" w:rsidRPr="00B65C82" w:rsidRDefault="003C31D4" w:rsidP="00AF6CD8">
            <w:pPr>
              <w:spacing w:line="30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AF6CD8">
            <w:pPr>
              <w:spacing w:line="300" w:lineRule="auto"/>
              <w:ind w:hanging="30"/>
            </w:pPr>
            <w:r w:rsidRPr="00B65C82">
              <w:t>(-)</w:t>
            </w:r>
          </w:p>
        </w:tc>
        <w:tc>
          <w:tcPr>
            <w:tcW w:w="6956" w:type="dxa"/>
            <w:vAlign w:val="top"/>
          </w:tcPr>
          <w:p w14:paraId="267C4B73" w14:textId="77777777" w:rsidR="003C31D4" w:rsidRPr="00B65C82" w:rsidRDefault="003C31D4" w:rsidP="00AF6CD8">
            <w:pPr>
              <w:spacing w:line="30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0A5F02F1" w14:textId="3C6DF228" w:rsidR="00FA1152"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653721" w:history="1">
            <w:r w:rsidR="00FA1152" w:rsidRPr="00AA027B">
              <w:rPr>
                <w:rStyle w:val="Hyperlink"/>
              </w:rPr>
              <w:t>ĐẶT VẤN ĐỀ</w:t>
            </w:r>
            <w:r w:rsidR="00FA1152">
              <w:rPr>
                <w:webHidden/>
              </w:rPr>
              <w:tab/>
            </w:r>
            <w:r w:rsidR="00FA1152">
              <w:rPr>
                <w:webHidden/>
              </w:rPr>
              <w:fldChar w:fldCharType="begin"/>
            </w:r>
            <w:r w:rsidR="00FA1152">
              <w:rPr>
                <w:webHidden/>
              </w:rPr>
              <w:instrText xml:space="preserve"> PAGEREF _Toc136653721 \h </w:instrText>
            </w:r>
            <w:r w:rsidR="00FA1152">
              <w:rPr>
                <w:webHidden/>
              </w:rPr>
            </w:r>
            <w:r w:rsidR="00FA1152">
              <w:rPr>
                <w:webHidden/>
              </w:rPr>
              <w:fldChar w:fldCharType="separate"/>
            </w:r>
            <w:r w:rsidR="00FA1152">
              <w:rPr>
                <w:webHidden/>
              </w:rPr>
              <w:t>1</w:t>
            </w:r>
            <w:r w:rsidR="00FA1152">
              <w:rPr>
                <w:webHidden/>
              </w:rPr>
              <w:fldChar w:fldCharType="end"/>
            </w:r>
          </w:hyperlink>
        </w:p>
        <w:p w14:paraId="7A0094EA" w14:textId="6428E166"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22" w:history="1">
            <w:r w:rsidRPr="00AA027B">
              <w:rPr>
                <w:rStyle w:val="Hyperlink"/>
              </w:rPr>
              <w:t>Chương 1 – TỔNG QUAN</w:t>
            </w:r>
            <w:r>
              <w:rPr>
                <w:webHidden/>
              </w:rPr>
              <w:tab/>
            </w:r>
            <w:r>
              <w:rPr>
                <w:webHidden/>
              </w:rPr>
              <w:fldChar w:fldCharType="begin"/>
            </w:r>
            <w:r>
              <w:rPr>
                <w:webHidden/>
              </w:rPr>
              <w:instrText xml:space="preserve"> PAGEREF _Toc136653722 \h </w:instrText>
            </w:r>
            <w:r>
              <w:rPr>
                <w:webHidden/>
              </w:rPr>
            </w:r>
            <w:r>
              <w:rPr>
                <w:webHidden/>
              </w:rPr>
              <w:fldChar w:fldCharType="separate"/>
            </w:r>
            <w:r>
              <w:rPr>
                <w:webHidden/>
              </w:rPr>
              <w:t>3</w:t>
            </w:r>
            <w:r>
              <w:rPr>
                <w:webHidden/>
              </w:rPr>
              <w:fldChar w:fldCharType="end"/>
            </w:r>
          </w:hyperlink>
        </w:p>
        <w:p w14:paraId="035DCC26" w14:textId="54D1FC55"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3" w:history="1">
            <w:r w:rsidRPr="00AA027B">
              <w:rPr>
                <w:rStyle w:val="Hyperlink"/>
              </w:rPr>
              <w:t>1.1. Tình hình mắc lao hiện nay</w:t>
            </w:r>
            <w:r>
              <w:rPr>
                <w:webHidden/>
              </w:rPr>
              <w:tab/>
            </w:r>
            <w:r>
              <w:rPr>
                <w:webHidden/>
              </w:rPr>
              <w:fldChar w:fldCharType="begin"/>
            </w:r>
            <w:r>
              <w:rPr>
                <w:webHidden/>
              </w:rPr>
              <w:instrText xml:space="preserve"> PAGEREF _Toc136653723 \h </w:instrText>
            </w:r>
            <w:r>
              <w:rPr>
                <w:webHidden/>
              </w:rPr>
            </w:r>
            <w:r>
              <w:rPr>
                <w:webHidden/>
              </w:rPr>
              <w:fldChar w:fldCharType="separate"/>
            </w:r>
            <w:r>
              <w:rPr>
                <w:webHidden/>
              </w:rPr>
              <w:t>3</w:t>
            </w:r>
            <w:r>
              <w:rPr>
                <w:webHidden/>
              </w:rPr>
              <w:fldChar w:fldCharType="end"/>
            </w:r>
          </w:hyperlink>
        </w:p>
        <w:p w14:paraId="406D7A16" w14:textId="6F044C82"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4" w:history="1">
            <w:r w:rsidRPr="00AA027B">
              <w:rPr>
                <w:rStyle w:val="Hyperlink"/>
              </w:rPr>
              <w:t>1.2. Một số hiểu biết về bệnh lao phổi</w:t>
            </w:r>
            <w:r>
              <w:rPr>
                <w:webHidden/>
              </w:rPr>
              <w:tab/>
            </w:r>
            <w:r>
              <w:rPr>
                <w:webHidden/>
              </w:rPr>
              <w:fldChar w:fldCharType="begin"/>
            </w:r>
            <w:r>
              <w:rPr>
                <w:webHidden/>
              </w:rPr>
              <w:instrText xml:space="preserve"> PAGEREF _Toc136653724 \h </w:instrText>
            </w:r>
            <w:r>
              <w:rPr>
                <w:webHidden/>
              </w:rPr>
            </w:r>
            <w:r>
              <w:rPr>
                <w:webHidden/>
              </w:rPr>
              <w:fldChar w:fldCharType="separate"/>
            </w:r>
            <w:r>
              <w:rPr>
                <w:webHidden/>
              </w:rPr>
              <w:t>5</w:t>
            </w:r>
            <w:r>
              <w:rPr>
                <w:webHidden/>
              </w:rPr>
              <w:fldChar w:fldCharType="end"/>
            </w:r>
          </w:hyperlink>
        </w:p>
        <w:p w14:paraId="42F1853E" w14:textId="79B8ACB4"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5" w:history="1">
            <w:r w:rsidRPr="00AA027B">
              <w:rPr>
                <w:rStyle w:val="Hyperlink"/>
              </w:rPr>
              <w:t>1.3. Dinh dưỡng bệnh nhân lao phổi</w:t>
            </w:r>
            <w:r>
              <w:rPr>
                <w:webHidden/>
              </w:rPr>
              <w:tab/>
            </w:r>
            <w:r>
              <w:rPr>
                <w:webHidden/>
              </w:rPr>
              <w:fldChar w:fldCharType="begin"/>
            </w:r>
            <w:r>
              <w:rPr>
                <w:webHidden/>
              </w:rPr>
              <w:instrText xml:space="preserve"> PAGEREF _Toc136653725 \h </w:instrText>
            </w:r>
            <w:r>
              <w:rPr>
                <w:webHidden/>
              </w:rPr>
            </w:r>
            <w:r>
              <w:rPr>
                <w:webHidden/>
              </w:rPr>
              <w:fldChar w:fldCharType="separate"/>
            </w:r>
            <w:r>
              <w:rPr>
                <w:webHidden/>
              </w:rPr>
              <w:t>14</w:t>
            </w:r>
            <w:r>
              <w:rPr>
                <w:webHidden/>
              </w:rPr>
              <w:fldChar w:fldCharType="end"/>
            </w:r>
          </w:hyperlink>
        </w:p>
        <w:p w14:paraId="469180E7" w14:textId="0E078BBE"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6" w:history="1">
            <w:r w:rsidRPr="00AA027B">
              <w:rPr>
                <w:rStyle w:val="Hyperlink"/>
              </w:rPr>
              <w:t xml:space="preserve">1.4. Các phương pháp đánh giá </w:t>
            </w:r>
            <w:r w:rsidRPr="00AA027B">
              <w:rPr>
                <w:rStyle w:val="Hyperlink"/>
                <w:lang w:val="vi-VN"/>
              </w:rPr>
              <w:t>tình trạng</w:t>
            </w:r>
            <w:r w:rsidRPr="00AA027B">
              <w:rPr>
                <w:rStyle w:val="Hyperlink"/>
              </w:rPr>
              <w:t xml:space="preserve"> dinh dưỡng</w:t>
            </w:r>
            <w:r>
              <w:rPr>
                <w:webHidden/>
              </w:rPr>
              <w:tab/>
            </w:r>
            <w:r>
              <w:rPr>
                <w:webHidden/>
              </w:rPr>
              <w:fldChar w:fldCharType="begin"/>
            </w:r>
            <w:r>
              <w:rPr>
                <w:webHidden/>
              </w:rPr>
              <w:instrText xml:space="preserve"> PAGEREF _Toc136653726 \h </w:instrText>
            </w:r>
            <w:r>
              <w:rPr>
                <w:webHidden/>
              </w:rPr>
            </w:r>
            <w:r>
              <w:rPr>
                <w:webHidden/>
              </w:rPr>
              <w:fldChar w:fldCharType="separate"/>
            </w:r>
            <w:r>
              <w:rPr>
                <w:webHidden/>
              </w:rPr>
              <w:t>15</w:t>
            </w:r>
            <w:r>
              <w:rPr>
                <w:webHidden/>
              </w:rPr>
              <w:fldChar w:fldCharType="end"/>
            </w:r>
          </w:hyperlink>
        </w:p>
        <w:p w14:paraId="570AEE8A" w14:textId="05DC44A2"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27" w:history="1">
            <w:r w:rsidRPr="00AA027B">
              <w:rPr>
                <w:rStyle w:val="Hyperlink"/>
              </w:rPr>
              <w:t>Chương 2 - ĐỐI TƯỢNG VÀ PHƯƠNG PHÁP NGHIÊN CỨU</w:t>
            </w:r>
            <w:r>
              <w:rPr>
                <w:webHidden/>
              </w:rPr>
              <w:tab/>
            </w:r>
            <w:r>
              <w:rPr>
                <w:webHidden/>
              </w:rPr>
              <w:fldChar w:fldCharType="begin"/>
            </w:r>
            <w:r>
              <w:rPr>
                <w:webHidden/>
              </w:rPr>
              <w:instrText xml:space="preserve"> PAGEREF _Toc136653727 \h </w:instrText>
            </w:r>
            <w:r>
              <w:rPr>
                <w:webHidden/>
              </w:rPr>
            </w:r>
            <w:r>
              <w:rPr>
                <w:webHidden/>
              </w:rPr>
              <w:fldChar w:fldCharType="separate"/>
            </w:r>
            <w:r>
              <w:rPr>
                <w:webHidden/>
              </w:rPr>
              <w:t>20</w:t>
            </w:r>
            <w:r>
              <w:rPr>
                <w:webHidden/>
              </w:rPr>
              <w:fldChar w:fldCharType="end"/>
            </w:r>
          </w:hyperlink>
        </w:p>
        <w:p w14:paraId="596E0F0E" w14:textId="6E5A5D1B"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8" w:history="1">
            <w:r w:rsidRPr="00AA027B">
              <w:rPr>
                <w:rStyle w:val="Hyperlink"/>
              </w:rPr>
              <w:t>2.1. Đối tượng, thời gian và địa điểm nghiên cứu</w:t>
            </w:r>
            <w:r>
              <w:rPr>
                <w:webHidden/>
              </w:rPr>
              <w:tab/>
            </w:r>
            <w:r>
              <w:rPr>
                <w:webHidden/>
              </w:rPr>
              <w:fldChar w:fldCharType="begin"/>
            </w:r>
            <w:r>
              <w:rPr>
                <w:webHidden/>
              </w:rPr>
              <w:instrText xml:space="preserve"> PAGEREF _Toc136653728 \h </w:instrText>
            </w:r>
            <w:r>
              <w:rPr>
                <w:webHidden/>
              </w:rPr>
            </w:r>
            <w:r>
              <w:rPr>
                <w:webHidden/>
              </w:rPr>
              <w:fldChar w:fldCharType="separate"/>
            </w:r>
            <w:r>
              <w:rPr>
                <w:webHidden/>
              </w:rPr>
              <w:t>20</w:t>
            </w:r>
            <w:r>
              <w:rPr>
                <w:webHidden/>
              </w:rPr>
              <w:fldChar w:fldCharType="end"/>
            </w:r>
          </w:hyperlink>
        </w:p>
        <w:p w14:paraId="6E446DA4" w14:textId="7DC5F2C1"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29" w:history="1">
            <w:r w:rsidRPr="00AA027B">
              <w:rPr>
                <w:rStyle w:val="Hyperlink"/>
              </w:rPr>
              <w:t>2.2. Phương pháp nghiên cứu</w:t>
            </w:r>
            <w:r>
              <w:rPr>
                <w:webHidden/>
              </w:rPr>
              <w:tab/>
            </w:r>
            <w:r>
              <w:rPr>
                <w:webHidden/>
              </w:rPr>
              <w:fldChar w:fldCharType="begin"/>
            </w:r>
            <w:r>
              <w:rPr>
                <w:webHidden/>
              </w:rPr>
              <w:instrText xml:space="preserve"> PAGEREF _Toc136653729 \h </w:instrText>
            </w:r>
            <w:r>
              <w:rPr>
                <w:webHidden/>
              </w:rPr>
            </w:r>
            <w:r>
              <w:rPr>
                <w:webHidden/>
              </w:rPr>
              <w:fldChar w:fldCharType="separate"/>
            </w:r>
            <w:r>
              <w:rPr>
                <w:webHidden/>
              </w:rPr>
              <w:t>22</w:t>
            </w:r>
            <w:r>
              <w:rPr>
                <w:webHidden/>
              </w:rPr>
              <w:fldChar w:fldCharType="end"/>
            </w:r>
          </w:hyperlink>
        </w:p>
        <w:p w14:paraId="522F1973" w14:textId="0B39294E"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30" w:history="1">
            <w:r w:rsidRPr="00AA027B">
              <w:rPr>
                <w:rStyle w:val="Hyperlink"/>
              </w:rPr>
              <w:t>Chương 3 – KẾT QUẢ</w:t>
            </w:r>
            <w:r>
              <w:rPr>
                <w:webHidden/>
              </w:rPr>
              <w:tab/>
            </w:r>
            <w:r>
              <w:rPr>
                <w:webHidden/>
              </w:rPr>
              <w:fldChar w:fldCharType="begin"/>
            </w:r>
            <w:r>
              <w:rPr>
                <w:webHidden/>
              </w:rPr>
              <w:instrText xml:space="preserve"> PAGEREF _Toc136653730 \h </w:instrText>
            </w:r>
            <w:r>
              <w:rPr>
                <w:webHidden/>
              </w:rPr>
            </w:r>
            <w:r>
              <w:rPr>
                <w:webHidden/>
              </w:rPr>
              <w:fldChar w:fldCharType="separate"/>
            </w:r>
            <w:r>
              <w:rPr>
                <w:webHidden/>
              </w:rPr>
              <w:t>28</w:t>
            </w:r>
            <w:r>
              <w:rPr>
                <w:webHidden/>
              </w:rPr>
              <w:fldChar w:fldCharType="end"/>
            </w:r>
          </w:hyperlink>
        </w:p>
        <w:p w14:paraId="73F027C4" w14:textId="5CE714FF"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31" w:history="1">
            <w:r w:rsidRPr="00AA027B">
              <w:rPr>
                <w:rStyle w:val="Hyperlink"/>
              </w:rPr>
              <w:t xml:space="preserve">3.1. </w:t>
            </w:r>
            <w:r w:rsidRPr="00AA027B">
              <w:rPr>
                <w:rStyle w:val="Hyperlink"/>
                <w:lang w:val="vi-VN"/>
              </w:rPr>
              <w:t>T</w:t>
            </w:r>
            <w:r w:rsidRPr="00AA027B">
              <w:rPr>
                <w:rStyle w:val="Hyperlink"/>
              </w:rPr>
              <w:t>hực trạng dinh dưỡng của đối tượng nghiên cứu</w:t>
            </w:r>
            <w:r>
              <w:rPr>
                <w:webHidden/>
              </w:rPr>
              <w:tab/>
            </w:r>
            <w:r>
              <w:rPr>
                <w:webHidden/>
              </w:rPr>
              <w:fldChar w:fldCharType="begin"/>
            </w:r>
            <w:r>
              <w:rPr>
                <w:webHidden/>
              </w:rPr>
              <w:instrText xml:space="preserve"> PAGEREF _Toc136653731 \h </w:instrText>
            </w:r>
            <w:r>
              <w:rPr>
                <w:webHidden/>
              </w:rPr>
            </w:r>
            <w:r>
              <w:rPr>
                <w:webHidden/>
              </w:rPr>
              <w:fldChar w:fldCharType="separate"/>
            </w:r>
            <w:r>
              <w:rPr>
                <w:webHidden/>
              </w:rPr>
              <w:t>28</w:t>
            </w:r>
            <w:r>
              <w:rPr>
                <w:webHidden/>
              </w:rPr>
              <w:fldChar w:fldCharType="end"/>
            </w:r>
          </w:hyperlink>
        </w:p>
        <w:p w14:paraId="5F3285FC" w14:textId="68EE9DAE"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32" w:history="1">
            <w:r w:rsidRPr="00AA027B">
              <w:rPr>
                <w:rStyle w:val="Hyperlink"/>
              </w:rPr>
              <w:t>3.2. Một số yếu tố liên quan đến thực trạng dinh dưỡng của đối tượng</w:t>
            </w:r>
            <w:r>
              <w:rPr>
                <w:webHidden/>
              </w:rPr>
              <w:tab/>
            </w:r>
            <w:r>
              <w:rPr>
                <w:webHidden/>
              </w:rPr>
              <w:fldChar w:fldCharType="begin"/>
            </w:r>
            <w:r>
              <w:rPr>
                <w:webHidden/>
              </w:rPr>
              <w:instrText xml:space="preserve"> PAGEREF _Toc136653732 \h </w:instrText>
            </w:r>
            <w:r>
              <w:rPr>
                <w:webHidden/>
              </w:rPr>
            </w:r>
            <w:r>
              <w:rPr>
                <w:webHidden/>
              </w:rPr>
              <w:fldChar w:fldCharType="separate"/>
            </w:r>
            <w:r>
              <w:rPr>
                <w:webHidden/>
              </w:rPr>
              <w:t>36</w:t>
            </w:r>
            <w:r>
              <w:rPr>
                <w:webHidden/>
              </w:rPr>
              <w:fldChar w:fldCharType="end"/>
            </w:r>
          </w:hyperlink>
        </w:p>
        <w:p w14:paraId="304AF116" w14:textId="2E329022"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33" w:history="1">
            <w:r w:rsidRPr="00AA027B">
              <w:rPr>
                <w:rStyle w:val="Hyperlink"/>
              </w:rPr>
              <w:t>Chương 4 – BÀN LUẬN</w:t>
            </w:r>
            <w:r>
              <w:rPr>
                <w:webHidden/>
              </w:rPr>
              <w:tab/>
            </w:r>
            <w:r>
              <w:rPr>
                <w:webHidden/>
              </w:rPr>
              <w:fldChar w:fldCharType="begin"/>
            </w:r>
            <w:r>
              <w:rPr>
                <w:webHidden/>
              </w:rPr>
              <w:instrText xml:space="preserve"> PAGEREF _Toc136653733 \h </w:instrText>
            </w:r>
            <w:r>
              <w:rPr>
                <w:webHidden/>
              </w:rPr>
            </w:r>
            <w:r>
              <w:rPr>
                <w:webHidden/>
              </w:rPr>
              <w:fldChar w:fldCharType="separate"/>
            </w:r>
            <w:r>
              <w:rPr>
                <w:webHidden/>
              </w:rPr>
              <w:t>47</w:t>
            </w:r>
            <w:r>
              <w:rPr>
                <w:webHidden/>
              </w:rPr>
              <w:fldChar w:fldCharType="end"/>
            </w:r>
          </w:hyperlink>
        </w:p>
        <w:p w14:paraId="460F98FB" w14:textId="042B3959"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34" w:history="1">
            <w:r w:rsidRPr="00AA027B">
              <w:rPr>
                <w:rStyle w:val="Hyperlink"/>
              </w:rPr>
              <w:t xml:space="preserve">4.1. </w:t>
            </w:r>
            <w:r w:rsidRPr="00AA027B">
              <w:rPr>
                <w:rStyle w:val="Hyperlink"/>
                <w:lang w:val="vi-VN"/>
              </w:rPr>
              <w:t>T</w:t>
            </w:r>
            <w:r w:rsidRPr="00AA027B">
              <w:rPr>
                <w:rStyle w:val="Hyperlink"/>
              </w:rPr>
              <w:t>hực trạng dinh dưỡng của đối tượng nghiên cứu</w:t>
            </w:r>
            <w:r>
              <w:rPr>
                <w:webHidden/>
              </w:rPr>
              <w:tab/>
            </w:r>
            <w:r>
              <w:rPr>
                <w:webHidden/>
              </w:rPr>
              <w:fldChar w:fldCharType="begin"/>
            </w:r>
            <w:r>
              <w:rPr>
                <w:webHidden/>
              </w:rPr>
              <w:instrText xml:space="preserve"> PAGEREF _Toc136653734 \h </w:instrText>
            </w:r>
            <w:r>
              <w:rPr>
                <w:webHidden/>
              </w:rPr>
            </w:r>
            <w:r>
              <w:rPr>
                <w:webHidden/>
              </w:rPr>
              <w:fldChar w:fldCharType="separate"/>
            </w:r>
            <w:r>
              <w:rPr>
                <w:webHidden/>
              </w:rPr>
              <w:t>47</w:t>
            </w:r>
            <w:r>
              <w:rPr>
                <w:webHidden/>
              </w:rPr>
              <w:fldChar w:fldCharType="end"/>
            </w:r>
          </w:hyperlink>
        </w:p>
        <w:p w14:paraId="5F6CB3AB" w14:textId="77827E5A" w:rsidR="00FA1152" w:rsidRDefault="00FA115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653735" w:history="1">
            <w:r w:rsidRPr="00AA027B">
              <w:rPr>
                <w:rStyle w:val="Hyperlink"/>
              </w:rPr>
              <w:t>4.2. Một số yếu tố liên quan đến thực trạng dinh dưỡng của đối tượng</w:t>
            </w:r>
            <w:r>
              <w:rPr>
                <w:webHidden/>
              </w:rPr>
              <w:tab/>
            </w:r>
            <w:r>
              <w:rPr>
                <w:webHidden/>
              </w:rPr>
              <w:fldChar w:fldCharType="begin"/>
            </w:r>
            <w:r>
              <w:rPr>
                <w:webHidden/>
              </w:rPr>
              <w:instrText xml:space="preserve"> PAGEREF _Toc136653735 \h </w:instrText>
            </w:r>
            <w:r>
              <w:rPr>
                <w:webHidden/>
              </w:rPr>
            </w:r>
            <w:r>
              <w:rPr>
                <w:webHidden/>
              </w:rPr>
              <w:fldChar w:fldCharType="separate"/>
            </w:r>
            <w:r>
              <w:rPr>
                <w:webHidden/>
              </w:rPr>
              <w:t>53</w:t>
            </w:r>
            <w:r>
              <w:rPr>
                <w:webHidden/>
              </w:rPr>
              <w:fldChar w:fldCharType="end"/>
            </w:r>
          </w:hyperlink>
        </w:p>
        <w:p w14:paraId="683582D5" w14:textId="67B02A0C"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36" w:history="1">
            <w:r w:rsidRPr="00AA027B">
              <w:rPr>
                <w:rStyle w:val="Hyperlink"/>
              </w:rPr>
              <w:t>KẾT LUẬN</w:t>
            </w:r>
            <w:r>
              <w:rPr>
                <w:webHidden/>
              </w:rPr>
              <w:tab/>
            </w:r>
            <w:r>
              <w:rPr>
                <w:webHidden/>
              </w:rPr>
              <w:fldChar w:fldCharType="begin"/>
            </w:r>
            <w:r>
              <w:rPr>
                <w:webHidden/>
              </w:rPr>
              <w:instrText xml:space="preserve"> PAGEREF _Toc136653736 \h </w:instrText>
            </w:r>
            <w:r>
              <w:rPr>
                <w:webHidden/>
              </w:rPr>
            </w:r>
            <w:r>
              <w:rPr>
                <w:webHidden/>
              </w:rPr>
              <w:fldChar w:fldCharType="separate"/>
            </w:r>
            <w:r>
              <w:rPr>
                <w:webHidden/>
              </w:rPr>
              <w:t>62</w:t>
            </w:r>
            <w:r>
              <w:rPr>
                <w:webHidden/>
              </w:rPr>
              <w:fldChar w:fldCharType="end"/>
            </w:r>
          </w:hyperlink>
        </w:p>
        <w:p w14:paraId="67E90BCE" w14:textId="5DA97AA5" w:rsidR="00FA1152" w:rsidRDefault="00FA115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653737" w:history="1">
            <w:r w:rsidRPr="00AA027B">
              <w:rPr>
                <w:rStyle w:val="Hyperlink"/>
              </w:rPr>
              <w:t>KIẾN NGHỊ</w:t>
            </w:r>
            <w:r>
              <w:rPr>
                <w:webHidden/>
              </w:rPr>
              <w:tab/>
            </w:r>
            <w:r>
              <w:rPr>
                <w:webHidden/>
              </w:rPr>
              <w:fldChar w:fldCharType="begin"/>
            </w:r>
            <w:r>
              <w:rPr>
                <w:webHidden/>
              </w:rPr>
              <w:instrText xml:space="preserve"> PAGEREF _Toc136653737 \h </w:instrText>
            </w:r>
            <w:r>
              <w:rPr>
                <w:webHidden/>
              </w:rPr>
            </w:r>
            <w:r>
              <w:rPr>
                <w:webHidden/>
              </w:rPr>
              <w:fldChar w:fldCharType="separate"/>
            </w:r>
            <w:r>
              <w:rPr>
                <w:webHidden/>
              </w:rPr>
              <w:t>64</w:t>
            </w:r>
            <w:r>
              <w:rPr>
                <w:webHidden/>
              </w:rPr>
              <w:fldChar w:fldCharType="end"/>
            </w:r>
          </w:hyperlink>
        </w:p>
        <w:p w14:paraId="18D2E423" w14:textId="7276C349"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7894831D" w14:textId="77777777" w:rsidR="00B60C87"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7476F953" w14:textId="12CA09A6"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8" w:history="1">
        <w:r w:rsidR="00B60C87" w:rsidRPr="00CA70FF">
          <w:rPr>
            <w:rStyle w:val="Hyperlink"/>
          </w:rPr>
          <w:t xml:space="preserve">Bảng 1.1. </w:t>
        </w:r>
        <w:r w:rsidR="00B60C87" w:rsidRPr="00CA70FF">
          <w:rPr>
            <w:rStyle w:val="Hyperlink"/>
            <w:bCs/>
          </w:rPr>
          <w:t>Ước tính gánh nặng bệnh lao tại Việt Nam năm 2021</w:t>
        </w:r>
      </w:hyperlink>
    </w:p>
    <w:p w14:paraId="1347E6DB" w14:textId="2D05D58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9" w:history="1">
        <w:r w:rsidR="00B60C87" w:rsidRPr="00CA70FF">
          <w:rPr>
            <w:rStyle w:val="Hyperlink"/>
          </w:rPr>
          <w:t xml:space="preserve">Bảng 1.2. </w:t>
        </w:r>
        <w:r w:rsidR="00B60C87" w:rsidRPr="00CA70FF">
          <w:rPr>
            <w:rStyle w:val="Hyperlink"/>
            <w:bCs/>
          </w:rPr>
          <w:t>Ước tính tỷ lệ mắc lao có MDR/RR-TB tại Việt Nam năm 2021</w:t>
        </w:r>
      </w:hyperlink>
    </w:p>
    <w:p w14:paraId="48702338" w14:textId="6E4B9B7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0" w:history="1">
        <w:r w:rsidR="00B60C87" w:rsidRPr="00CA70FF">
          <w:rPr>
            <w:rStyle w:val="Hyperlink"/>
          </w:rPr>
          <w:t>Bảng 1.3. Thông báo số ca bệnh lao tại Việt Nam năm 2021</w:t>
        </w:r>
      </w:hyperlink>
    </w:p>
    <w:p w14:paraId="1103F603" w14:textId="7E7FB62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1" w:history="1">
        <w:r w:rsidR="00B60C87" w:rsidRPr="00CA70FF">
          <w:rPr>
            <w:rStyle w:val="Hyperlink"/>
          </w:rPr>
          <w:t>Bảng 1.4. Chăm sóc bệnh lao mới và tái phát/HIV tại Việt Nam năm 2021</w:t>
        </w:r>
      </w:hyperlink>
    </w:p>
    <w:p w14:paraId="60017C52" w14:textId="1BFB8ABF"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2" w:history="1">
        <w:r w:rsidR="00B60C87" w:rsidRPr="00CA70FF">
          <w:rPr>
            <w:rStyle w:val="Hyperlink"/>
          </w:rPr>
          <w:t>Bảng 3.1</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BMI</w:t>
        </w:r>
      </w:hyperlink>
    </w:p>
    <w:p w14:paraId="340B4E93" w14:textId="1C0680D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3" w:history="1">
        <w:r w:rsidR="00B60C87" w:rsidRPr="00CA70FF">
          <w:rPr>
            <w:rStyle w:val="Hyperlink"/>
          </w:rPr>
          <w:t>Bảng 3.2</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SGA</w:t>
        </w:r>
      </w:hyperlink>
    </w:p>
    <w:p w14:paraId="30D22FC0" w14:textId="3A78CDE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4" w:history="1">
        <w:r w:rsidR="00B60C87" w:rsidRPr="00CA70FF">
          <w:rPr>
            <w:rStyle w:val="Hyperlink"/>
          </w:rPr>
          <w:t>Bảng 3.3</w:t>
        </w:r>
        <w:r w:rsidR="00B60C87" w:rsidRPr="00CA70FF">
          <w:rPr>
            <w:rStyle w:val="Hyperlink"/>
            <w:bCs/>
          </w:rPr>
          <w:t>. Đặc điểm suy dinh dưỡng theo nhóm tuổi</w:t>
        </w:r>
      </w:hyperlink>
    </w:p>
    <w:p w14:paraId="0A7EA422" w14:textId="1637E6A1"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5" w:history="1">
        <w:r w:rsidR="00B60C87" w:rsidRPr="00CA70FF">
          <w:rPr>
            <w:rStyle w:val="Hyperlink"/>
          </w:rPr>
          <w:t>Bảng 3.4</w:t>
        </w:r>
        <w:r w:rsidR="00B60C87" w:rsidRPr="00CA70FF">
          <w:rPr>
            <w:rStyle w:val="Hyperlink"/>
            <w:bCs/>
          </w:rPr>
          <w:t>. Đặc điểm suy dinh dưỡng theo giới</w:t>
        </w:r>
      </w:hyperlink>
    </w:p>
    <w:p w14:paraId="376B557D" w14:textId="4098C6C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6" w:history="1">
        <w:r w:rsidR="00B60C87" w:rsidRPr="00CA70FF">
          <w:rPr>
            <w:rStyle w:val="Hyperlink"/>
          </w:rPr>
          <w:t>Bảng 3.5</w:t>
        </w:r>
        <w:r w:rsidR="00B60C87" w:rsidRPr="00CA70FF">
          <w:rPr>
            <w:rStyle w:val="Hyperlink"/>
            <w:bCs/>
          </w:rPr>
          <w:t>. Đặc điểm suy dinh dưỡng theo nghề nghiệp</w:t>
        </w:r>
      </w:hyperlink>
    </w:p>
    <w:p w14:paraId="2BBB6B89" w14:textId="76144FA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7" w:history="1">
        <w:r w:rsidR="00B60C87" w:rsidRPr="00CA70FF">
          <w:rPr>
            <w:rStyle w:val="Hyperlink"/>
          </w:rPr>
          <w:t>Bảng 3.6</w:t>
        </w:r>
        <w:r w:rsidR="00B60C87" w:rsidRPr="00CA70FF">
          <w:rPr>
            <w:rStyle w:val="Hyperlink"/>
            <w:bCs/>
          </w:rPr>
          <w:t>. Đặc điểm suy dinh dưỡng theo địa dư</w:t>
        </w:r>
      </w:hyperlink>
    </w:p>
    <w:p w14:paraId="5019396A" w14:textId="5B48905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8" w:history="1">
        <w:r w:rsidR="00B60C87" w:rsidRPr="00CA70FF">
          <w:rPr>
            <w:rStyle w:val="Hyperlink"/>
          </w:rPr>
          <w:t>Bảng 3.7</w:t>
        </w:r>
        <w:r w:rsidR="00B60C87" w:rsidRPr="00CA70FF">
          <w:rPr>
            <w:rStyle w:val="Hyperlink"/>
            <w:bCs/>
          </w:rPr>
          <w:t>. Đặc điểm suy dinh dưỡng theo tiền sử bệnh mạn tính</w:t>
        </w:r>
      </w:hyperlink>
    </w:p>
    <w:p w14:paraId="72BC7EC2" w14:textId="66DFA4A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9" w:history="1">
        <w:r w:rsidR="00B60C87" w:rsidRPr="00CA70FF">
          <w:rPr>
            <w:rStyle w:val="Hyperlink"/>
          </w:rPr>
          <w:t>Bảng 3.8</w:t>
        </w:r>
        <w:r w:rsidR="00B60C87" w:rsidRPr="00CA70FF">
          <w:rPr>
            <w:rStyle w:val="Hyperlink"/>
            <w:bCs/>
          </w:rPr>
          <w:t>. Đặc điểm suy dinh dưỡng theo thời gian chẩn đoán bệnh</w:t>
        </w:r>
      </w:hyperlink>
    </w:p>
    <w:p w14:paraId="4457BDDB" w14:textId="4089FF44"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0" w:history="1">
        <w:r w:rsidR="00B60C87" w:rsidRPr="00CA70FF">
          <w:rPr>
            <w:rStyle w:val="Hyperlink"/>
          </w:rPr>
          <w:t>Bảng 3.9</w:t>
        </w:r>
        <w:r w:rsidR="00B60C87" w:rsidRPr="00CA70FF">
          <w:rPr>
            <w:rStyle w:val="Hyperlink"/>
            <w:bCs/>
          </w:rPr>
          <w:t>. Mối liên quan giữa nhóm tuổi và thực trạng dinh dưỡng</w:t>
        </w:r>
      </w:hyperlink>
    </w:p>
    <w:p w14:paraId="751B4B41" w14:textId="0912A5E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1" w:history="1">
        <w:r w:rsidR="00B60C87" w:rsidRPr="00CA70FF">
          <w:rPr>
            <w:rStyle w:val="Hyperlink"/>
          </w:rPr>
          <w:t>Bảng 3.10. Mối liên quan giữa giới và thực trạng dinh dưỡng</w:t>
        </w:r>
      </w:hyperlink>
    </w:p>
    <w:p w14:paraId="3322EE81" w14:textId="01453D2B"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2" w:history="1">
        <w:r w:rsidR="00B60C87" w:rsidRPr="00CA70FF">
          <w:rPr>
            <w:rStyle w:val="Hyperlink"/>
          </w:rPr>
          <w:t xml:space="preserve">Bảng 3.11. </w:t>
        </w:r>
        <w:r w:rsidR="00B60C87" w:rsidRPr="00CA70FF">
          <w:rPr>
            <w:rStyle w:val="Hyperlink"/>
            <w:bCs/>
          </w:rPr>
          <w:t>Mối liên quan giữa nghề nghiệp và thực trạng dinh dưỡng</w:t>
        </w:r>
      </w:hyperlink>
    </w:p>
    <w:p w14:paraId="5E24A84C" w14:textId="584842A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3" w:history="1">
        <w:r w:rsidR="00B60C87" w:rsidRPr="00CA70FF">
          <w:rPr>
            <w:rStyle w:val="Hyperlink"/>
          </w:rPr>
          <w:t xml:space="preserve">Bảng 3.12. </w:t>
        </w:r>
        <w:r w:rsidR="00B60C87" w:rsidRPr="00CA70FF">
          <w:rPr>
            <w:rStyle w:val="Hyperlink"/>
            <w:bCs/>
          </w:rPr>
          <w:t>Mối liên quan giữa địa dư và thực trạng dinh dưỡng</w:t>
        </w:r>
      </w:hyperlink>
    </w:p>
    <w:p w14:paraId="3F5958DB" w14:textId="2051274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4" w:history="1">
        <w:r w:rsidR="00B60C87" w:rsidRPr="00CA70FF">
          <w:rPr>
            <w:rStyle w:val="Hyperlink"/>
          </w:rPr>
          <w:t>Bảng 3.13</w:t>
        </w:r>
        <w:r w:rsidR="00B60C87" w:rsidRPr="00CA70FF">
          <w:rPr>
            <w:rStyle w:val="Hyperlink"/>
            <w:bCs/>
          </w:rPr>
          <w:t xml:space="preserve">. Mối liên quan giữa thời gian chẩn đoán và thực trạng dinh dưỡng </w:t>
        </w:r>
      </w:hyperlink>
    </w:p>
    <w:p w14:paraId="61B29CF4" w14:textId="645CB1E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5" w:history="1">
        <w:r w:rsidR="00B60C87" w:rsidRPr="00CA70FF">
          <w:rPr>
            <w:rStyle w:val="Hyperlink"/>
          </w:rPr>
          <w:t xml:space="preserve">Bảng 3.14. Mối liên quan giữa tiền sử bệnh mạn tính và thực trạng dinh dưỡng </w:t>
        </w:r>
      </w:hyperlink>
    </w:p>
    <w:p w14:paraId="1C3C1CDA" w14:textId="5322907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6" w:history="1">
        <w:r w:rsidR="00B60C87" w:rsidRPr="00CA70FF">
          <w:rPr>
            <w:rStyle w:val="Hyperlink"/>
          </w:rPr>
          <w:t xml:space="preserve">Bảng 3.15. </w:t>
        </w:r>
        <w:r w:rsidR="00B60C87" w:rsidRPr="00CA70FF">
          <w:rPr>
            <w:rStyle w:val="Hyperlink"/>
            <w:bCs/>
          </w:rPr>
          <w:t>Mối liên quan giữa triệu chứng sốt và thực trạng dinh dưỡng</w:t>
        </w:r>
      </w:hyperlink>
    </w:p>
    <w:p w14:paraId="492B935D" w14:textId="700DD88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7" w:history="1">
        <w:r w:rsidR="00B60C87" w:rsidRPr="00CA70FF">
          <w:rPr>
            <w:rStyle w:val="Hyperlink"/>
          </w:rPr>
          <w:t xml:space="preserve">Bảng 3.16. </w:t>
        </w:r>
        <w:r w:rsidR="00B60C87" w:rsidRPr="00CA70FF">
          <w:rPr>
            <w:rStyle w:val="Hyperlink"/>
            <w:bCs/>
          </w:rPr>
          <w:t>Mối liên quan giữa mức độ tổn thương trên phim X-quang phổi và thực trạng dinh dưỡng</w:t>
        </w:r>
      </w:hyperlink>
    </w:p>
    <w:p w14:paraId="27C12B28" w14:textId="2059A01D"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8" w:history="1">
        <w:r w:rsidR="00B60C87" w:rsidRPr="00CA70FF">
          <w:rPr>
            <w:rStyle w:val="Hyperlink"/>
          </w:rPr>
          <w:t xml:space="preserve">Bảng 3.17. </w:t>
        </w:r>
        <w:r w:rsidR="00B60C87" w:rsidRPr="00CA70FF">
          <w:rPr>
            <w:rStyle w:val="Hyperlink"/>
            <w:bCs/>
          </w:rPr>
          <w:t xml:space="preserve">Mối liên quan giữa tổn thương </w:t>
        </w:r>
        <w:r w:rsidR="00E327B3">
          <w:rPr>
            <w:rStyle w:val="Hyperlink"/>
            <w:bCs/>
          </w:rPr>
          <w:t xml:space="preserve">có hang </w:t>
        </w:r>
        <w:r w:rsidR="00B60C87" w:rsidRPr="00CA70FF">
          <w:rPr>
            <w:rStyle w:val="Hyperlink"/>
            <w:bCs/>
          </w:rPr>
          <w:t>trên phim X-quang phổi và thực trạng dinh dưỡng</w:t>
        </w:r>
      </w:hyperlink>
    </w:p>
    <w:p w14:paraId="38A1653D" w14:textId="141A333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9" w:history="1">
        <w:r w:rsidR="00B60C87" w:rsidRPr="00CA70FF">
          <w:rPr>
            <w:rStyle w:val="Hyperlink"/>
          </w:rPr>
          <w:t xml:space="preserve">Bảng 3.18. </w:t>
        </w:r>
        <w:r w:rsidR="00B60C87" w:rsidRPr="00CA70FF">
          <w:rPr>
            <w:rStyle w:val="Hyperlink"/>
            <w:bCs/>
          </w:rPr>
          <w:t>Mối liên quan giữa thiếu máu và thực trạng dinh dưỡng</w:t>
        </w:r>
      </w:hyperlink>
    </w:p>
    <w:p w14:paraId="22B5A87C" w14:textId="4C2BC32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0" w:history="1">
        <w:r w:rsidR="00B60C87" w:rsidRPr="00CA70FF">
          <w:rPr>
            <w:rStyle w:val="Hyperlink"/>
          </w:rPr>
          <w:t xml:space="preserve">Bảng 3.19. </w:t>
        </w:r>
        <w:r w:rsidR="00B60C87" w:rsidRPr="00CA70FF">
          <w:rPr>
            <w:rStyle w:val="Hyperlink"/>
            <w:bCs/>
          </w:rPr>
          <w:t xml:space="preserve">Mối liên quan giữa số lượng bạch cầu và thực trạng dinh dưỡng </w:t>
        </w:r>
      </w:hyperlink>
    </w:p>
    <w:p w14:paraId="2E0D4FED" w14:textId="5C69E6B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1" w:history="1">
        <w:r w:rsidR="00B60C87" w:rsidRPr="00CA70FF">
          <w:rPr>
            <w:rStyle w:val="Hyperlink"/>
          </w:rPr>
          <w:t xml:space="preserve">Bảng 3.20. </w:t>
        </w:r>
        <w:r w:rsidR="00B60C87" w:rsidRPr="00CA70FF">
          <w:rPr>
            <w:rStyle w:val="Hyperlink"/>
            <w:bCs/>
          </w:rPr>
          <w:t>Mối liên quan giữa kháng thuốc lao và thực trạng dinh dưỡng</w:t>
        </w:r>
      </w:hyperlink>
    </w:p>
    <w:p w14:paraId="4F265E31" w14:textId="23B7EB75" w:rsidR="001C331C" w:rsidRDefault="003E4607" w:rsidP="00D625AE">
      <w:pPr>
        <w:spacing w:line="29" w:lineRule="atLeast"/>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0BE6223D" w14:textId="0827BE53" w:rsidR="009C342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383073" w:history="1">
        <w:r w:rsidR="009C3427" w:rsidRPr="000C1D3D">
          <w:rPr>
            <w:rStyle w:val="Hyperlink"/>
          </w:rPr>
          <w:t>Hình 3.1. Thực trạng dinh dưỡng theo BMI</w:t>
        </w:r>
      </w:hyperlink>
    </w:p>
    <w:p w14:paraId="16BC43B2" w14:textId="77BD3550" w:rsidR="009C342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6383074" w:history="1">
        <w:r w:rsidR="009C3427" w:rsidRPr="000C1D3D">
          <w:rPr>
            <w:rStyle w:val="Hyperlink"/>
          </w:rPr>
          <w:t>Hình 3.2. Thực trạng dinh dưỡng theo SGA</w:t>
        </w:r>
      </w:hyperlink>
    </w:p>
    <w:p w14:paraId="3FB14F02" w14:textId="4F7DCCB8" w:rsidR="009D49D9" w:rsidRDefault="009D49D9">
      <w:pPr>
        <w:sectPr w:rsidR="009D49D9" w:rsidSect="00871634">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6653721"/>
      <w:r w:rsidRPr="00835C44">
        <w:lastRenderedPageBreak/>
        <w:t>ĐẶT VẤN ĐỀ</w:t>
      </w:r>
      <w:bookmarkEnd w:id="10"/>
      <w:bookmarkEnd w:id="11"/>
      <w:bookmarkEnd w:id="12"/>
    </w:p>
    <w:p w14:paraId="1438CEE1" w14:textId="63C9CF31"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 xml:space="preserve">85% tổng số ca bệnh) và là nguồn lây chính cho </w:t>
      </w:r>
      <w:r w:rsidR="00A736AF">
        <w:t xml:space="preserve">những </w:t>
      </w:r>
      <w:r w:rsidRPr="00C23165">
        <w:t>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32261B">
        <w:t xml:space="preserve">trong năm 2021 </w:t>
      </w:r>
      <w:r w:rsidR="009154A6">
        <w:t>số</w:t>
      </w:r>
      <w:r w:rsidR="00D8417B">
        <w:t xml:space="preserve"> ca bệnh mới</w:t>
      </w:r>
      <w:r w:rsidR="009154A6">
        <w:t xml:space="preserve"> là 77 657</w:t>
      </w:r>
      <w:r w:rsidR="00D8417B">
        <w:t xml:space="preserve"> và </w:t>
      </w:r>
      <w:r w:rsidR="00E256E6">
        <w:t xml:space="preserve">số </w:t>
      </w:r>
      <w:r w:rsidR="00D8417B">
        <w:t>ca tử vong</w:t>
      </w:r>
      <w:r w:rsidR="00E256E6">
        <w:t xml:space="preserve"> là 14 300</w:t>
      </w:r>
      <w:r w:rsidR="00F17EA2">
        <w:t xml:space="preserve">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120FCD42" w:rsidR="001B303A" w:rsidRDefault="00A91EAD" w:rsidP="00C23165">
      <w:r>
        <w:t>Có nhiều yếu tố ảnh hưởng tới tình trạng mắc bệnh lao</w:t>
      </w:r>
      <w:r w:rsidR="0030623B">
        <w:t>,</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B8615C">
        <w:t xml:space="preserve"> gây</w:t>
      </w:r>
      <w:r w:rsidR="00950DC1" w:rsidRPr="00950DC1">
        <w:t xml:space="preserve"> </w:t>
      </w:r>
      <w:r w:rsidR="00257379">
        <w:t xml:space="preserve">tăng </w:t>
      </w:r>
      <w:r w:rsidR="00820587">
        <w:t>khả năng</w:t>
      </w:r>
      <w:r w:rsidR="00257379">
        <w:t xml:space="preserve">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3CA75B51" w:rsidR="004C396C" w:rsidRDefault="004B11C7" w:rsidP="00D477BA">
      <w:r w:rsidRPr="006A680F">
        <w:t xml:space="preserve">Theo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w:t>
      </w:r>
      <w:r w:rsidR="00511B93">
        <w:t xml:space="preserve"> lao có</w:t>
      </w:r>
      <w:r w:rsidR="00D477BA" w:rsidRPr="002C128A">
        <w:t xml:space="preserve">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5E88E1D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11881DD6"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 xml:space="preserve">SGA ở bệnh nhân lao phổi mới tại Bệnh viện Phổi Hải Phòng </w:t>
      </w:r>
      <w:r w:rsidR="0057054D">
        <w:rPr>
          <w:i/>
          <w:iCs/>
        </w:rPr>
        <w:t>từ 01/01/</w:t>
      </w:r>
      <w:r w:rsidR="0050429E" w:rsidRPr="009F19AE">
        <w:rPr>
          <w:i/>
          <w:iCs/>
        </w:rPr>
        <w:t>2022</w:t>
      </w:r>
      <w:r w:rsidR="0057054D">
        <w:rPr>
          <w:i/>
          <w:iCs/>
        </w:rPr>
        <w:t xml:space="preserve"> đến 31/12/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653722"/>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653723"/>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7E8D6479" w:rsidR="0072698F" w:rsidRDefault="00D0500D" w:rsidP="00BF046F">
      <w:r w:rsidRPr="00D0500D">
        <w:t xml:space="preserve">Theo </w:t>
      </w:r>
      <w:r w:rsidR="00637A35">
        <w:t>nghiên cứu</w:t>
      </w:r>
      <w:r w:rsidRPr="00D0500D">
        <w:t xml:space="preserve"> của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những khu vực có gánh nặng bệnh lao cao như </w:t>
      </w:r>
      <w:r w:rsidR="00DB3A93">
        <w:t>c</w:t>
      </w:r>
      <w:r w:rsidR="00A32B1F" w:rsidRPr="00A32B1F">
        <w:t xml:space="preserve">hâu Phi và châu Á </w:t>
      </w:r>
      <w:r w:rsidR="003433CC">
        <w:t>chịu</w:t>
      </w:r>
      <w:r w:rsidR="00A32B1F" w:rsidRPr="00A32B1F">
        <w:t xml:space="preserve">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95466B">
        <w:t xml:space="preserve">đại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8EEF1B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w:t>
      </w:r>
      <w:r w:rsidR="002265ED">
        <w:t>bệnh nhân</w:t>
      </w:r>
      <w:r w:rsidRPr="00085A04">
        <w:t xml:space="preserve">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638294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6557416E" w:rsidR="00FA688E" w:rsidRPr="00121F5D" w:rsidRDefault="00FA688E" w:rsidP="00110852">
            <w:r w:rsidRPr="00121F5D">
              <w:t>Tổng số</w:t>
            </w:r>
            <w:r w:rsidR="00D95E32">
              <w:t xml:space="preserve"> ca</w:t>
            </w:r>
            <w:r w:rsidRPr="00121F5D">
              <w:t xml:space="preserve">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789AE7D3" w:rsidR="00FA688E" w:rsidRPr="00121F5D" w:rsidRDefault="00FA688E" w:rsidP="00123432">
            <w:pPr>
              <w:jc w:val="center"/>
            </w:pPr>
            <w:r w:rsidRPr="0069207B">
              <w:t>(3300-7400)</w:t>
            </w:r>
          </w:p>
        </w:tc>
        <w:tc>
          <w:tcPr>
            <w:tcW w:w="1348" w:type="pct"/>
          </w:tcPr>
          <w:p w14:paraId="7360CE65" w14:textId="5F85C073" w:rsidR="00CB4D6E" w:rsidRDefault="00FA688E" w:rsidP="00123432">
            <w:pPr>
              <w:jc w:val="center"/>
            </w:pPr>
            <w:r w:rsidRPr="0069207B">
              <w:t>5</w:t>
            </w:r>
            <w:r w:rsidR="008B64BC">
              <w:t>,</w:t>
            </w:r>
            <w:r w:rsidRPr="0069207B">
              <w:t>3</w:t>
            </w:r>
          </w:p>
          <w:p w14:paraId="5A43B669" w14:textId="1B1823E3" w:rsidR="00FA688E" w:rsidRPr="00121F5D" w:rsidRDefault="00FA688E" w:rsidP="00123432">
            <w:pPr>
              <w:jc w:val="center"/>
            </w:pPr>
            <w:r w:rsidRPr="0069207B">
              <w:t>(3</w:t>
            </w:r>
            <w:r w:rsidR="008B64BC">
              <w:t>,</w:t>
            </w:r>
            <w:r w:rsidRPr="0069207B">
              <w:t>4-7</w:t>
            </w:r>
            <w:r w:rsidR="008B64BC">
              <w:t>,</w:t>
            </w:r>
            <w:r w:rsidRPr="0069207B">
              <w:t>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565544BE" w:rsidR="00FA688E" w:rsidRPr="00121F5D" w:rsidRDefault="00FA688E" w:rsidP="00123432">
            <w:pPr>
              <w:jc w:val="center"/>
            </w:pPr>
            <w:r w:rsidRPr="0069207B">
              <w:t>(5400-12</w:t>
            </w:r>
            <w:r w:rsidR="00CE27C5">
              <w:t xml:space="preserve"> </w:t>
            </w:r>
            <w:r w:rsidRPr="0069207B">
              <w:t>000)</w:t>
            </w:r>
          </w:p>
        </w:tc>
        <w:tc>
          <w:tcPr>
            <w:tcW w:w="1348" w:type="pct"/>
          </w:tcPr>
          <w:p w14:paraId="10580882" w14:textId="3E39D2C0" w:rsidR="00CB4D6E" w:rsidRDefault="00FA688E" w:rsidP="00123432">
            <w:pPr>
              <w:jc w:val="center"/>
            </w:pPr>
            <w:r w:rsidRPr="0069207B">
              <w:t>9</w:t>
            </w:r>
            <w:r w:rsidR="008B64BC">
              <w:t>,</w:t>
            </w:r>
            <w:r w:rsidRPr="0069207B">
              <w:t>1</w:t>
            </w:r>
          </w:p>
          <w:p w14:paraId="5DFF2EBF" w14:textId="1E7A0C99" w:rsidR="00FA688E" w:rsidRPr="00121F5D" w:rsidRDefault="00FA688E" w:rsidP="00123432">
            <w:pPr>
              <w:jc w:val="center"/>
            </w:pPr>
            <w:r w:rsidRPr="0069207B">
              <w:t>(5</w:t>
            </w:r>
            <w:r w:rsidR="008B64BC">
              <w:t>,</w:t>
            </w:r>
            <w:r w:rsidRPr="0069207B">
              <w:t>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7EAB8334" w:rsidR="00FA688E" w:rsidRPr="00121F5D" w:rsidRDefault="00FA688E" w:rsidP="00123432">
            <w:pPr>
              <w:jc w:val="center"/>
            </w:pPr>
            <w:r w:rsidRPr="0069207B">
              <w:t>(8700-16 000)</w:t>
            </w:r>
          </w:p>
        </w:tc>
        <w:tc>
          <w:tcPr>
            <w:tcW w:w="1348" w:type="pct"/>
          </w:tcPr>
          <w:p w14:paraId="2218214C" w14:textId="77777777" w:rsidR="00CB4D6E" w:rsidRDefault="00FA688E" w:rsidP="00123432">
            <w:pPr>
              <w:jc w:val="center"/>
            </w:pPr>
            <w:r w:rsidRPr="0069207B">
              <w:t>12</w:t>
            </w:r>
          </w:p>
          <w:p w14:paraId="6C8404BF" w14:textId="6D41258E" w:rsidR="00FA688E" w:rsidRPr="00121F5D" w:rsidRDefault="00FA688E" w:rsidP="00123432">
            <w:pPr>
              <w:jc w:val="center"/>
            </w:pPr>
            <w:r w:rsidRPr="0069207B">
              <w:t>(8</w:t>
            </w:r>
            <w:r w:rsidR="008B64BC">
              <w:t>,</w:t>
            </w:r>
            <w:r w:rsidRPr="0069207B">
              <w:t>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5EB512FE" w:rsidR="00FA688E" w:rsidRPr="00121F5D" w:rsidRDefault="00FA688E" w:rsidP="00123432">
            <w:pPr>
              <w:jc w:val="center"/>
            </w:pPr>
            <w:r w:rsidRPr="0069207B">
              <w:t>(1600-2900)</w:t>
            </w:r>
          </w:p>
        </w:tc>
        <w:tc>
          <w:tcPr>
            <w:tcW w:w="1348" w:type="pct"/>
          </w:tcPr>
          <w:p w14:paraId="01E58C96" w14:textId="086F1168" w:rsidR="00CB4D6E" w:rsidRDefault="00FA688E" w:rsidP="00123432">
            <w:pPr>
              <w:jc w:val="center"/>
            </w:pPr>
            <w:r w:rsidRPr="0069207B">
              <w:t>2</w:t>
            </w:r>
            <w:r w:rsidR="008B64BC">
              <w:t>,</w:t>
            </w:r>
            <w:r w:rsidRPr="0069207B">
              <w:t>2</w:t>
            </w:r>
          </w:p>
          <w:p w14:paraId="37EA51FC" w14:textId="75FD07BF" w:rsidR="00FA688E" w:rsidRPr="00121F5D" w:rsidRDefault="00FA688E" w:rsidP="00123432">
            <w:pPr>
              <w:jc w:val="center"/>
            </w:pPr>
            <w:r w:rsidRPr="0069207B">
              <w:t>(1</w:t>
            </w:r>
            <w:r w:rsidR="008B64BC">
              <w:t>,</w:t>
            </w:r>
            <w:r w:rsidRPr="0069207B">
              <w:t>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6382949"/>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6382950"/>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C96606F" w:rsidR="00FA688E" w:rsidRPr="00A75668" w:rsidRDefault="00FA688E" w:rsidP="00156AAC">
            <w:r w:rsidRPr="00A75668">
              <w:t xml:space="preserve">- % nữ </w:t>
            </w:r>
            <w:r w:rsidR="009E533F">
              <w:t xml:space="preserve">giới </w:t>
            </w:r>
            <w:r w:rsidRPr="00A75668">
              <w:t>(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638295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61929AC0" w:rsidR="00FA688E" w:rsidRPr="00F53D70" w:rsidRDefault="00FA688E" w:rsidP="001D031D">
            <w:r w:rsidRPr="00F53D70">
              <w:t>Bệnh nhân đã biết tình trạng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6653724"/>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0A949946" w:rsidR="00E66068" w:rsidRDefault="00AE683A" w:rsidP="00AE683A">
      <w:r>
        <w:lastRenderedPageBreak/>
        <w:t>L</w:t>
      </w:r>
      <w:r w:rsidR="00983988">
        <w:t>ao phổi là thể bệnh gặp nhiều nhất, chiếm 80-85% tổng số bệnh</w:t>
      </w:r>
      <w:r w:rsidR="003518FA">
        <w:t xml:space="preserve"> nhân mắc</w:t>
      </w:r>
      <w:r w:rsidR="00983988">
        <w:t xml:space="preserve">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w:t>
      </w:r>
      <w:r w:rsidR="00FA0042">
        <w:t>bệnh nhân</w:t>
      </w:r>
      <w:r w:rsidR="00E66068">
        <w:t xml:space="preserve">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01CE15BB"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theo BMI</w:t>
      </w:r>
      <w:r w:rsidR="00C84985">
        <w:t xml:space="preserve"> ở</w:t>
      </w:r>
      <w:r w:rsidR="000F3726">
        <w:t xml:space="preserve">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31AF0680" w:rsidR="00FF4910" w:rsidRPr="00F134C7" w:rsidRDefault="00E6367E" w:rsidP="00F134C7">
      <w:pPr>
        <w:rPr>
          <w:color w:val="auto"/>
        </w:rPr>
      </w:pPr>
      <w:r>
        <w:t xml:space="preserve">Theo </w:t>
      </w:r>
      <w:r w:rsidR="004E3D3F">
        <w:t>Nguyễn Kim Cương</w:t>
      </w:r>
      <w:r w:rsidR="00EF176C">
        <w:t xml:space="preserve"> (2021)</w:t>
      </w:r>
      <w:r w:rsidR="006A5DE3">
        <w:t>,</w:t>
      </w:r>
      <w:r w:rsidR="00EF176C">
        <w:t xml:space="preserve">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222CFA">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580D0A99"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w:t>
      </w:r>
      <w:r w:rsidR="00126006">
        <w:t>cùng</w:t>
      </w:r>
      <w:r w:rsidR="00423E88">
        <w:t xml:space="preserve">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00CF2D06"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9148D9">
        <w:t>,</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175D5C98"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w:t>
      </w:r>
      <w:r w:rsidR="00746819">
        <w:rPr>
          <w:rFonts w:ascii="TimesNewRomanPSMT" w:hAnsi="TimesNewRomanPSMT"/>
        </w:rPr>
        <w:t>,</w:t>
      </w:r>
      <w:r w:rsidR="006D5482" w:rsidRPr="006D5482">
        <w:rPr>
          <w:rFonts w:ascii="TimesNewRomanPSMT" w:hAnsi="TimesNewRomanPSMT"/>
        </w:rPr>
        <w:t xml:space="preserve"> tỷ lệ</w:t>
      </w:r>
      <w:r w:rsidR="006D5482">
        <w:rPr>
          <w:rFonts w:ascii="TimesNewRomanPSMT" w:hAnsi="TimesNewRomanPSMT"/>
        </w:rPr>
        <w:t xml:space="preserve"> bệnh nhân lao phổi</w:t>
      </w:r>
      <w:r w:rsidR="006D5482" w:rsidRPr="006D5482">
        <w:rPr>
          <w:rFonts w:ascii="TimesNewRomanPSMT" w:hAnsi="TimesNewRomanPSMT"/>
        </w:rPr>
        <w:t xml:space="preserve"> </w:t>
      </w:r>
      <w:r w:rsidR="0042781C">
        <w:rPr>
          <w:rFonts w:ascii="TimesNewRomanPSMT" w:hAnsi="TimesNewRomanPSMT"/>
        </w:rPr>
        <w:t xml:space="preserve">có </w:t>
      </w:r>
      <w:r w:rsidR="006D5482" w:rsidRPr="006D5482">
        <w:rPr>
          <w:rFonts w:ascii="TimesNewRomanPSMT" w:hAnsi="TimesNewRomanPSMT"/>
        </w:rPr>
        <w:t>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w:t>
      </w:r>
      <w:r w:rsidR="00C97FC9">
        <w:rPr>
          <w:rFonts w:ascii="TimesNewRomanPSMT" w:hAnsi="TimesNewRomanPSMT"/>
        </w:rPr>
        <w:t>,</w:t>
      </w:r>
      <w:r w:rsidR="006907CE" w:rsidRPr="006907CE">
        <w:rPr>
          <w:rFonts w:ascii="TimesNewRomanPSMT" w:hAnsi="TimesNewRomanPSMT"/>
        </w:rPr>
        <w:t xml:space="preserve">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116500B2"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w:t>
      </w:r>
      <w:r w:rsidR="008A2971">
        <w:t>,</w:t>
      </w:r>
      <w:r w:rsidR="003060E8">
        <w:t xml:space="preserve">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675F3188"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rsidR="00BD04B9" w:rsidRPr="00BD04B9">
        <w:t>Chương trình Chống lao Quốc gia</w:t>
      </w:r>
      <w:r>
        <w:t>.</w:t>
      </w:r>
    </w:p>
    <w:p w14:paraId="4B8929C7" w14:textId="01DE8218" w:rsidR="007D28D5" w:rsidRDefault="007D28D5" w:rsidP="007D28D5">
      <w:r>
        <w:t>- Lao phổi AFB</w:t>
      </w:r>
      <w:r w:rsidR="00705309">
        <w:t xml:space="preserve"> </w:t>
      </w:r>
      <w:r>
        <w:t>(-): khi có ít nhất 2 mẫu đờm AFB</w:t>
      </w:r>
      <w:r w:rsidR="00B40432">
        <w:t xml:space="preserve"> </w:t>
      </w:r>
      <w:r>
        <w:t xml:space="preserve">(-), </w:t>
      </w:r>
      <w:r w:rsidR="00152E08">
        <w:t>bệnh nhân</w:t>
      </w:r>
      <w:r>
        <w:t xml:space="preserve"> cần được thực hiện quy trình chẩn đoán lao phổi AFB</w:t>
      </w:r>
      <w:r w:rsidR="00B40432">
        <w:t xml:space="preserve"> </w:t>
      </w:r>
      <w:r>
        <w:t xml:space="preserve">(-). </w:t>
      </w:r>
      <w:r w:rsidR="00152E08">
        <w:t>B</w:t>
      </w:r>
      <w:r>
        <w:t>ệnh</w:t>
      </w:r>
      <w:r w:rsidR="00152E08">
        <w:t xml:space="preserve"> nhân</w:t>
      </w:r>
      <w:r>
        <w:t xml:space="preserve">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3F0CB80C"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w:t>
      </w:r>
      <w:r w:rsidR="00883061">
        <w:t>:</w:t>
      </w:r>
      <w:r>
        <w:t xml:space="preserve">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4B9088E"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w:t>
      </w:r>
      <w:r w:rsidR="004E4FCF">
        <w:t>-rút</w:t>
      </w:r>
      <w:r w:rsidR="004D37A9">
        <w:t>, bệnh đái tháo đường,…</w:t>
      </w:r>
    </w:p>
    <w:p w14:paraId="2D3958C5" w14:textId="0FA65A8F" w:rsidR="004D37A9" w:rsidRDefault="004D37A9" w:rsidP="006D622B">
      <w:r>
        <w:t xml:space="preserve">- </w:t>
      </w:r>
      <w:r w:rsidR="00A0439D">
        <w:t>Mức sống thấp, chiến tranh, căng thẳng tinh thần,…</w:t>
      </w:r>
    </w:p>
    <w:p w14:paraId="7BECCF73" w14:textId="67D284D9" w:rsidR="00A0439D" w:rsidRDefault="002542DA" w:rsidP="006D622B">
      <w:r>
        <w:t xml:space="preserve">- Một số công trình nghiên cứu đề cập vai trò của hệ HLA, </w:t>
      </w:r>
      <w:r w:rsidR="00615463">
        <w:t>h</w:t>
      </w:r>
      <w:r w:rsidR="00683866">
        <w:t>aptoglobin</w:t>
      </w:r>
      <w:r>
        <w:t xml:space="preserve">,… </w:t>
      </w:r>
      <w:r w:rsidR="00707272">
        <w:t>t</w:t>
      </w:r>
      <w:r>
        <w: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653725"/>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4DB29491"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1D626B">
        <w:t>đưa</w:t>
      </w:r>
      <w:r w:rsidR="008B4629" w:rsidRPr="008B4629">
        <w:t xml:space="preserve"> vào có khả năng giảm </w:t>
      </w:r>
      <w:r w:rsidR="00BB665F">
        <w:t>đi</w:t>
      </w:r>
      <w:r w:rsidR="0093085B">
        <w:t xml:space="preserve"> do </w:t>
      </w:r>
      <w:r w:rsidR="008B4629" w:rsidRPr="008B4629">
        <w:t xml:space="preserve">chán ăn </w:t>
      </w:r>
      <w:r w:rsidR="001D626B">
        <w:t>liên quan đến</w:t>
      </w:r>
      <w:r w:rsidR="00900393">
        <w:t xml:space="preserve"> các</w:t>
      </w:r>
      <w:r w:rsidR="008B4629" w:rsidRPr="008B4629">
        <w:t xml:space="preserve"> </w:t>
      </w:r>
      <w:r w:rsidR="00026D04">
        <w:t>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w:t>
      </w:r>
      <w:r w:rsidR="009C376D">
        <w:t>đưa</w:t>
      </w:r>
      <w:r w:rsidR="008B4629" w:rsidRPr="008B4629">
        <w:t xml:space="preserve"> vào không </w:t>
      </w:r>
      <w:r w:rsidR="00E865EB">
        <w:t>đủ</w:t>
      </w:r>
      <w:r w:rsidR="008B4629" w:rsidRPr="008B4629">
        <w:t xml:space="preserve"> hoặc năng lượng tiêu hao </w:t>
      </w:r>
      <w:r w:rsidR="00E865EB">
        <w:t>tăng</w:t>
      </w:r>
      <w:r w:rsidR="008B4629" w:rsidRPr="008B4629">
        <w:t>.</w:t>
      </w:r>
    </w:p>
    <w:p w14:paraId="6A8824F2" w14:textId="40EF4E8A"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653726"/>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7600C922"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w:t>
      </w:r>
      <w:r w:rsidR="007204D2">
        <w:t>qua</w:t>
      </w:r>
      <w:r>
        <w:t xml:space="preserve">.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8F3FCB1" w:rsidR="0098040F" w:rsidRDefault="0098040F" w:rsidP="0098040F">
      <w:r>
        <w:t xml:space="preserve">- Cân nặng: </w:t>
      </w:r>
      <w:r w:rsidR="005C2A88">
        <w:t>g</w:t>
      </w:r>
      <w:r>
        <w:t xml:space="preserve">iảm cân khi năng lượng </w:t>
      </w:r>
      <w:r w:rsidR="005F4046">
        <w:t>đưa</w:t>
      </w:r>
      <w:r>
        <w:t xml:space="preserve">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00AE7A0" w:rsidR="00BE1232" w:rsidRDefault="0057045E" w:rsidP="0057045E">
      <w:r>
        <w:t xml:space="preserve">- </w:t>
      </w:r>
      <w:r w:rsidR="003063D9">
        <w:t>Thăm khám</w:t>
      </w:r>
      <w:r>
        <w:t xml:space="preserve"> lâm sàng: </w:t>
      </w:r>
      <w:r w:rsidR="00576039">
        <w:t xml:space="preserve">khối </w:t>
      </w:r>
      <w:r w:rsidR="00171720">
        <w:t>l</w:t>
      </w:r>
      <w:r w:rsidR="005879FD">
        <w:t>ượng</w:t>
      </w:r>
      <w:r>
        <w:t xml:space="preserve"> cơ và </w:t>
      </w:r>
      <w:r w:rsidR="00576039">
        <w:t xml:space="preserve">khối </w:t>
      </w:r>
      <w:r>
        <w:t xml:space="preserve">lượng mỡ dự trữ là một khía cạnh quan trọng của SGA. Giảm </w:t>
      </w:r>
      <w:r w:rsidR="004301DD">
        <w:t xml:space="preserve">khối </w:t>
      </w:r>
      <w:r w:rsidR="00160161">
        <w:t>lượng mỡ</w:t>
      </w:r>
      <w:r w:rsidR="004155DF">
        <w:t xml:space="preserve"> dự trữ</w:t>
      </w:r>
      <w:r>
        <w:t xml:space="preserve"> là một dấu hiệu của sự mất cân bằng năng lượng. </w:t>
      </w:r>
      <w:r w:rsidR="004301DD">
        <w:t>Khối l</w:t>
      </w:r>
      <w:r>
        <w:t xml:space="preserve">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lastRenderedPageBreak/>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714DB211"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3036D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Tuy nhiên</w:t>
      </w:r>
      <w:r w:rsidR="00855B30">
        <w:t>,</w:t>
      </w:r>
      <w:r w:rsidR="003F72C2">
        <w:t xml:space="preserve"> đây là xét nghiệm không đặc hiệu vì ảnh hưởng bởi nhiều yếu tố như lượng thức ăn của bệnh</w:t>
      </w:r>
      <w:r w:rsidR="00444F48">
        <w:t xml:space="preserve"> nhân</w:t>
      </w:r>
      <w:r w:rsidR="003F72C2">
        <w:t xml:space="preserve">, chuyển hóa cơ bản, tình trạng </w:t>
      </w:r>
      <w:r w:rsidR="003F72C2">
        <w:lastRenderedPageBreak/>
        <w:t xml:space="preserve">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653727"/>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653728"/>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0B8368D" w:rsidR="00852AA0" w:rsidRDefault="00243297" w:rsidP="00243297">
      <w:r>
        <w:t>+ Khi có các triệu chứng lâm sàng, cận lâm sàng nhưng không xác định được trực khuẩn lao, chẩn đoán lao vẫn có thể xác định bằng tổng hợp các dấu hiệu lâm sàng</w:t>
      </w:r>
      <w:r w:rsidR="00892D27">
        <w:t>,</w:t>
      </w:r>
      <w:r>
        <w:t xml:space="preserve"> cận lâm sàng của thầy thuốc được đào tạo chuyên khoa lao quyết định.</w:t>
      </w:r>
    </w:p>
    <w:p w14:paraId="2928E8E9" w14:textId="5EBDEBE4" w:rsidR="0007145D" w:rsidRDefault="009B2E6F" w:rsidP="00243297">
      <w:r>
        <w:t xml:space="preserve">- </w:t>
      </w:r>
      <w:r w:rsidR="0007145D">
        <w:t xml:space="preserve">Chẩn đoán lao mới khi </w:t>
      </w:r>
      <w:r w:rsidR="004C7F44">
        <w:t>bệnh nhân</w:t>
      </w:r>
      <w:r w:rsidR="0007145D">
        <w:t xml:space="preserve">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D872B5B" w14:textId="0AC5E954" w:rsidR="00597BBD" w:rsidRDefault="00597BBD" w:rsidP="00597BBD">
      <w:r>
        <w:t>+ 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25971CB9" w14:textId="1B7970C7" w:rsidR="00597BBD" w:rsidRDefault="00597BBD" w:rsidP="00597BBD">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3135B6CE" w14:textId="16EA2FA2" w:rsidR="00597BBD" w:rsidRDefault="00597BBD" w:rsidP="00597BBD">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1E34D7C6" w:rsidR="00C73DBF" w:rsidRPr="00C73DBF" w:rsidRDefault="00C73DBF" w:rsidP="00C23165">
      <w:r w:rsidRPr="00C73DBF">
        <w:t>Thời gian</w:t>
      </w:r>
      <w:r w:rsidR="00E178A3">
        <w:t>:</w:t>
      </w:r>
      <w:r w:rsidRPr="00C73DBF">
        <w:t xml:space="preserve">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653729"/>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61BADE88"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7702FE">
        <w:t xml:space="preserve"> có sử dụng số liệu</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66AA9008" w:rsidR="006D4D07" w:rsidRDefault="00AC5276" w:rsidP="00CF344B">
      <w:r>
        <w:rPr>
          <w:lang w:val="vi-VN"/>
        </w:rPr>
        <w:t>Thực trạng</w:t>
      </w:r>
      <w:r w:rsidR="00FE649D">
        <w:t xml:space="preserve"> dinh dưỡng</w:t>
      </w:r>
      <w:r w:rsidR="00461A81">
        <w:t xml:space="preserve"> theo BMI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lastRenderedPageBreak/>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lastRenderedPageBreak/>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t xml:space="preserve">- </w:t>
      </w:r>
      <w:r w:rsidR="00792A61">
        <w:t>Địa dư</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653730"/>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653731"/>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4FF7780D" w:rsidR="00E61F7A" w:rsidRDefault="004F5684" w:rsidP="004F5684">
      <w:pPr>
        <w:pStyle w:val="Caption"/>
      </w:pPr>
      <w:bookmarkStart w:id="85" w:name="_Toc136383073"/>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r w:rsidR="009D178A">
        <w:t xml:space="preserve"> (n=250)</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0C57E6BB" w:rsidR="00A80220" w:rsidRPr="00707BC9" w:rsidRDefault="004F5684" w:rsidP="004F5684">
      <w:pPr>
        <w:pStyle w:val="Caption"/>
        <w:rPr>
          <w:b w:val="0"/>
          <w:bCs/>
        </w:rPr>
      </w:pPr>
      <w:bookmarkStart w:id="86" w:name="_Toc136382952"/>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7F24B5D" w:rsidR="00453CFB" w:rsidRDefault="00453CFB" w:rsidP="00517B8F">
      <w:pPr>
        <w:pStyle w:val="Caption"/>
      </w:pPr>
      <w:bookmarkStart w:id="87" w:name="_Toc136383074"/>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r w:rsidR="00FA75D5">
        <w:t xml:space="preserve"> (n=250)</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BAE0B6E" w:rsidR="00F724BC" w:rsidRPr="00707BC9" w:rsidRDefault="00F724BC" w:rsidP="00517B8F">
      <w:pPr>
        <w:pStyle w:val="Caption"/>
        <w:rPr>
          <w:b w:val="0"/>
          <w:bCs/>
        </w:rPr>
      </w:pPr>
      <w:bookmarkStart w:id="88" w:name="_Toc13638295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DCE8F60" w:rsidR="005F1977" w:rsidRPr="00175D73" w:rsidRDefault="00175D73" w:rsidP="00517B8F">
      <w:pPr>
        <w:pStyle w:val="Caption"/>
        <w:rPr>
          <w:b w:val="0"/>
          <w:bCs/>
        </w:rPr>
      </w:pPr>
      <w:bookmarkStart w:id="89" w:name="_Toc13638295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0C1D426F"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4737C6C9"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6E87F96B"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60 tuổi chiếm tỷ lệ SDD cao nhất</w:t>
      </w:r>
      <w:r w:rsidR="007919DB">
        <w:t xml:space="preserve"> là</w:t>
      </w:r>
      <w:r w:rsidR="00BA5D72">
        <w:t xml:space="preserve"> </w:t>
      </w:r>
      <w:r w:rsidR="000772D4">
        <w:t>2</w:t>
      </w:r>
      <w:r w:rsidR="00255788">
        <w:t>6</w:t>
      </w:r>
      <w:r w:rsidR="003D6571">
        <w:t>/8</w:t>
      </w:r>
      <w:r w:rsidR="00EF2B1D">
        <w:t>6</w:t>
      </w:r>
      <w:r w:rsidR="000772D4">
        <w:t xml:space="preserve"> (</w:t>
      </w:r>
      <w:r w:rsidR="00CE3B31">
        <w:t>30,2%</w:t>
      </w:r>
      <w:r w:rsidR="000772D4">
        <w:t>)</w:t>
      </w:r>
      <w:r w:rsidR="00CE3B31">
        <w:t xml:space="preserve">; </w:t>
      </w:r>
      <w:r w:rsidR="007919DB">
        <w:t xml:space="preserve">nhóm &lt;20 tuổi </w:t>
      </w:r>
      <w:r w:rsidR="00CE3B31">
        <w:t>c</w:t>
      </w:r>
      <w:r w:rsidR="00FA1198">
        <w:t>hiếm</w:t>
      </w:r>
      <w:r w:rsidR="00CE3B31">
        <w:t xml:space="preserve"> tỷ lệ SDD thấp nhất là</w:t>
      </w:r>
      <w:r w:rsidR="00F36A42">
        <w:t xml:space="preserve">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 xml:space="preserve">có </w:t>
      </w:r>
      <w:r w:rsidR="00850E67">
        <w:t xml:space="preserve">tỷ lệ </w:t>
      </w:r>
      <w:r w:rsidR="004C36B5">
        <w:t>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3E7633">
        <w:t xml:space="preserve">có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638295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62D01445"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3E6E4F2C"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6F3CB35A"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 xml:space="preserve">ở cả 2 giới </w:t>
      </w:r>
      <w:r w:rsidR="00AD69BE">
        <w:t xml:space="preserve">tương ứng </w:t>
      </w:r>
      <w:r w:rsidR="00CC2E36">
        <w:t>52,4% ở nam và 43,5% ở nữ</w:t>
      </w:r>
      <w:r w:rsidR="00FC1CE5">
        <w:t xml:space="preserve">. </w:t>
      </w:r>
      <w:r w:rsidR="00D0528B">
        <w:t>Tương tự</w:t>
      </w:r>
      <w:r w:rsidR="00B105C6">
        <w:t xml:space="preserve"> </w:t>
      </w:r>
      <w:r w:rsidR="00807A8D">
        <w:t xml:space="preserve">khi </w:t>
      </w:r>
      <w:r w:rsidR="00FF7BC7">
        <w:t xml:space="preserve">đánh giá </w:t>
      </w:r>
      <w:r w:rsidR="00B105C6">
        <w:t xml:space="preserve">theo SGA, </w:t>
      </w:r>
      <w:r w:rsidR="00D74D6B">
        <w:t>nam giới</w:t>
      </w:r>
      <w:r w:rsidR="00B105C6">
        <w:t xml:space="preserve"> </w:t>
      </w:r>
      <w:r w:rsidR="00E46923">
        <w:t xml:space="preserve">có SDD </w:t>
      </w:r>
      <w:r w:rsidR="00B105C6">
        <w:t xml:space="preserve">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638295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03145478"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5C7495E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185A9B33"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8511B3">
        <w:t>số</w:t>
      </w:r>
      <w:r w:rsidR="00ED3C32">
        <w:t xml:space="preserve"> bệnh nhân </w:t>
      </w:r>
      <w:r w:rsidR="006800BF">
        <w:t xml:space="preserve">lao phổi mới </w:t>
      </w:r>
      <w:r w:rsidR="0088529D">
        <w:t>chiếm</w:t>
      </w:r>
      <w:r w:rsidR="00842852">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09D127B1" w:rsidR="00B35AD6" w:rsidRPr="00175D73" w:rsidRDefault="00B35AD6" w:rsidP="00AA5F43">
      <w:pPr>
        <w:pStyle w:val="Caption"/>
        <w:rPr>
          <w:b w:val="0"/>
          <w:bCs/>
        </w:rPr>
      </w:pPr>
      <w:bookmarkStart w:id="92" w:name="_Toc13638295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6C5FF2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86D273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107D953E" w:rsidR="00F91D2D" w:rsidRDefault="00075D1A" w:rsidP="00A86062">
      <w:pPr>
        <w:spacing w:before="160" w:after="0"/>
      </w:pPr>
      <w:r w:rsidRPr="005C2A88">
        <w:rPr>
          <w:b/>
          <w:bCs/>
          <w:i/>
          <w:iCs/>
        </w:rPr>
        <w:t>Nhận xét:</w:t>
      </w:r>
      <w:r>
        <w:t xml:space="preserve"> </w:t>
      </w:r>
      <w:r w:rsidR="00365D38">
        <w:t>đ</w:t>
      </w:r>
      <w:r w:rsidR="00DD5D3E">
        <w:t xml:space="preserve">ánh giá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760EB5">
        <w:t xml:space="preserve">ó </w:t>
      </w:r>
      <w:r w:rsidR="00F91D2D">
        <w:t xml:space="preserve">tỷ lệ </w:t>
      </w:r>
      <w:r w:rsidR="000524AC">
        <w:t xml:space="preserve">SDD </w:t>
      </w:r>
      <w:r w:rsidR="00F91D2D">
        <w:t xml:space="preserve">cao nhất </w:t>
      </w:r>
      <w:r w:rsidR="00CA2FF6">
        <w:t>56/93 (</w:t>
      </w:r>
      <w:r w:rsidR="00F91D2D">
        <w:t>60,</w:t>
      </w:r>
      <w:r w:rsidR="00F911EA">
        <w:t>2</w:t>
      </w:r>
      <w:r w:rsidR="00F91D2D">
        <w:t>%</w:t>
      </w:r>
      <w:r w:rsidR="00CA2FF6">
        <w:t>)</w:t>
      </w:r>
      <w:r w:rsidR="00A922D1">
        <w:t>;</w:t>
      </w:r>
      <w:r w:rsidR="00F91D2D">
        <w:t xml:space="preserve"> thành thị </w:t>
      </w:r>
      <w:r w:rsidR="00631F8D">
        <w:t xml:space="preserve">là </w:t>
      </w:r>
      <w:r w:rsidR="009C66CD">
        <w:t xml:space="preserve"> </w:t>
      </w:r>
      <w:r w:rsidR="00977DB3">
        <w:lastRenderedPageBreak/>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638295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638295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23D583F4"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06631A2C"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0A3B7064"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w:t>
      </w:r>
      <w:r w:rsidR="00B22510">
        <w:t>hiếm</w:t>
      </w:r>
      <w:r>
        <w:t xml:space="preserve"> tỷ lệ</w:t>
      </w:r>
      <w:r w:rsidR="00743C66">
        <w:t xml:space="preserve"> </w:t>
      </w:r>
      <w:r>
        <w:t xml:space="preserve">cao nhất </w:t>
      </w:r>
      <w:r w:rsidR="00B22510">
        <w:t>là</w:t>
      </w:r>
      <w:r>
        <w:t xml:space="preserve">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w:t>
      </w:r>
      <w:r w:rsidR="00990D04">
        <w:t>hiếm</w:t>
      </w:r>
      <w:r w:rsidR="00C7181F">
        <w:t xml:space="preserve"> tỷ lệ</w:t>
      </w:r>
      <w:r w:rsidR="004632BE">
        <w:t xml:space="preserve"> </w:t>
      </w:r>
      <w:r w:rsidR="00C7181F">
        <w:t xml:space="preserve">cao nhất </w:t>
      </w:r>
      <w:r w:rsidR="00990D04">
        <w:t>là</w:t>
      </w:r>
      <w:r w:rsidR="00C7181F">
        <w:t xml:space="preserve">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653732"/>
      <w:r w:rsidRPr="00A2295D">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770BB1E1" w:rsidR="00243553" w:rsidRPr="00707BC9" w:rsidRDefault="00243553" w:rsidP="00A84430">
      <w:pPr>
        <w:pStyle w:val="Caption"/>
        <w:ind w:firstLine="0"/>
        <w:rPr>
          <w:b w:val="0"/>
          <w:bCs/>
        </w:rPr>
      </w:pPr>
      <w:bookmarkStart w:id="98" w:name="_Toc13638296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r w:rsidR="005A7E91">
        <w:rPr>
          <w:bCs/>
        </w:rPr>
        <w:t xml:space="preserve"> (n=250)</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04FDD5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w:t>
      </w:r>
      <w:r w:rsidR="00FE4A3B">
        <w:t>và TTDD</w:t>
      </w:r>
      <w:r>
        <w:t xml:space="preserve"> theo BMI, nhóm </w:t>
      </w:r>
      <w:r w:rsidR="009D7EE3">
        <w:t>≥</w:t>
      </w:r>
      <w:r w:rsidR="009F021F">
        <w:t>6</w:t>
      </w:r>
      <w:r w:rsidR="00634BA9">
        <w:t>0</w:t>
      </w:r>
      <w:r>
        <w:t xml:space="preserve"> tuổi có tỷ lệ bệnh nhân SDD </w:t>
      </w:r>
      <w:r w:rsidR="009F021F">
        <w:t xml:space="preserve">là </w:t>
      </w:r>
      <w:r w:rsidR="00251C59">
        <w:t>3</w:t>
      </w:r>
      <w:r w:rsidR="009D7EE3">
        <w:t>1</w:t>
      </w:r>
      <w:r w:rsidR="00D14FFB">
        <w:t>,</w:t>
      </w:r>
      <w:r w:rsidR="00251C59">
        <w:t>7</w:t>
      </w:r>
      <w:r w:rsidR="009F021F">
        <w:t xml:space="preserve">% </w:t>
      </w:r>
      <w:r w:rsidR="009D7EE3">
        <w:t>thấp</w:t>
      </w:r>
      <w:r w:rsidR="00047E0F">
        <w:t xml:space="preserve"> hơn</w:t>
      </w:r>
      <w:r w:rsidR="009F021F">
        <w:t xml:space="preserve"> nhóm </w:t>
      </w:r>
      <w:r w:rsidR="009D7EE3">
        <w:t>&lt;</w:t>
      </w:r>
      <w:r w:rsidR="009F021F">
        <w:t>6</w:t>
      </w:r>
      <w:r w:rsidR="00876FCC">
        <w:t>0</w:t>
      </w:r>
      <w:r w:rsidR="009F021F">
        <w:t xml:space="preserve"> tuổi là </w:t>
      </w:r>
      <w:r w:rsidR="002A3521">
        <w:t>3</w:t>
      </w:r>
      <w:r w:rsidR="009D7EE3">
        <w:t>5</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 xml:space="preserve">heo SGA, nhóm </w:t>
      </w:r>
      <w:r w:rsidR="009D7EE3">
        <w:t>≥</w:t>
      </w:r>
      <w:r w:rsidR="00987BE7">
        <w:t>6</w:t>
      </w:r>
      <w:r w:rsidR="002F3F4B">
        <w:t>0</w:t>
      </w:r>
      <w:r w:rsidR="00987BE7">
        <w:t xml:space="preserve"> tuổi có tỷ lệ bệnh nhân SDD là </w:t>
      </w:r>
      <w:r w:rsidR="009D7EE3">
        <w:t>29</w:t>
      </w:r>
      <w:r w:rsidR="00D14FFB">
        <w:t>,</w:t>
      </w:r>
      <w:r w:rsidR="009D7EE3">
        <w:t>3</w:t>
      </w:r>
      <w:r w:rsidR="00987BE7">
        <w:t xml:space="preserve">% </w:t>
      </w:r>
      <w:r w:rsidR="009D7EE3">
        <w:t>thấp</w:t>
      </w:r>
      <w:r w:rsidR="002448F6">
        <w:t xml:space="preserve"> hơn</w:t>
      </w:r>
      <w:r w:rsidR="00987BE7">
        <w:t xml:space="preserve"> nhóm </w:t>
      </w:r>
      <w:r w:rsidR="009D7EE3">
        <w:t>&lt;</w:t>
      </w:r>
      <w:r w:rsidR="00987BE7">
        <w:t>6</w:t>
      </w:r>
      <w:r w:rsidR="002F3F4B">
        <w:t>0</w:t>
      </w:r>
      <w:r w:rsidR="00987BE7">
        <w:t xml:space="preserve"> tuổi là </w:t>
      </w:r>
      <w:r w:rsidR="009D7EE3">
        <w:t>41</w:t>
      </w:r>
      <w:r w:rsidR="00D14FFB">
        <w:t>,</w:t>
      </w:r>
      <w:r w:rsidR="009D7EE3">
        <w:t>1</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5EE9A097" w:rsidR="00334897" w:rsidRDefault="00334897" w:rsidP="007448F9">
      <w:pPr>
        <w:pStyle w:val="Caption"/>
      </w:pPr>
      <w:bookmarkStart w:id="99" w:name="_Toc13638296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r w:rsidR="00FB6D37">
        <w:t xml:space="preserve"> </w:t>
      </w:r>
      <w:r w:rsidR="00FB6D37">
        <w:rPr>
          <w:bCs/>
        </w:rPr>
        <w:t>(n=250)</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44C89A22" w:rsidR="00334897" w:rsidRDefault="00334897" w:rsidP="00D26D71">
      <w:pPr>
        <w:pStyle w:val="Caption"/>
        <w:ind w:right="-239" w:firstLine="0"/>
        <w:jc w:val="left"/>
        <w:rPr>
          <w:bCs/>
        </w:rPr>
      </w:pPr>
      <w:bookmarkStart w:id="101" w:name="_Toc13638296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r w:rsidR="00D34CA8">
        <w:rPr>
          <w:bCs/>
        </w:rPr>
        <w:t xml:space="preserve"> (n=250)</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1DFCCF4C"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w:t>
      </w:r>
      <w:r w:rsidR="00631F8D">
        <w:t xml:space="preserve"> có</w:t>
      </w:r>
      <w:r w:rsidR="00A01011">
        <w:t xml:space="preserve">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76B8C824" w:rsidR="00334897" w:rsidRDefault="00334897" w:rsidP="00743AF8">
      <w:pPr>
        <w:pStyle w:val="Caption"/>
        <w:jc w:val="both"/>
        <w:rPr>
          <w:bCs/>
        </w:rPr>
      </w:pPr>
      <w:bookmarkStart w:id="103" w:name="_Toc13638296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r w:rsidR="006A765B">
        <w:rPr>
          <w:bCs/>
        </w:rPr>
        <w:t xml:space="preserve"> (n=250)</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2D029E1D" w14:textId="0FBCE877"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 xml:space="preserve">bệnh nhân ở khu vực </w:t>
      </w:r>
      <w:r w:rsidR="00AB3862">
        <w:t>nông thôn và hải đảo</w:t>
      </w:r>
      <w:r w:rsidR="00B9728C">
        <w:t xml:space="preserve"> có SDD</w:t>
      </w:r>
      <w:r w:rsidR="00304195">
        <w:t xml:space="preserve"> </w:t>
      </w:r>
      <w:r>
        <w:t xml:space="preserve">là </w:t>
      </w:r>
      <w:r w:rsidR="00070C10" w:rsidRPr="006B18A8">
        <w:t>3</w:t>
      </w:r>
      <w:r w:rsidR="007378BA">
        <w:t>5</w:t>
      </w:r>
      <w:r w:rsidR="00473555">
        <w:t>,</w:t>
      </w:r>
      <w:r w:rsidR="007378BA">
        <w:t>9</w:t>
      </w:r>
      <w:r w:rsidR="00070C10" w:rsidRPr="006B18A8">
        <w:t>%</w:t>
      </w:r>
      <w:r w:rsidR="00070C10">
        <w:t xml:space="preserve"> </w:t>
      </w:r>
      <w:r w:rsidR="007378BA">
        <w:t>cao</w:t>
      </w:r>
      <w:r>
        <w:t xml:space="preserve"> hơn</w:t>
      </w:r>
      <w:r w:rsidR="00427D44">
        <w:t xml:space="preserve"> không đáng kể so với</w:t>
      </w:r>
      <w:r>
        <w:t xml:space="preserve"> </w:t>
      </w:r>
      <w:r w:rsidR="005E136C">
        <w:t xml:space="preserve">khu vực </w:t>
      </w:r>
      <w:r w:rsidR="00AB3862">
        <w:t>thành thị</w:t>
      </w:r>
      <w:r>
        <w:t xml:space="preserve"> là </w:t>
      </w:r>
      <w:r w:rsidR="005E136C" w:rsidRPr="00D16334">
        <w:t>3</w:t>
      </w:r>
      <w:r w:rsidR="000D5F5C">
        <w:t>2</w:t>
      </w:r>
      <w:r w:rsidR="00473555">
        <w:t>,</w:t>
      </w:r>
      <w:r w:rsidR="000D5F5C">
        <w:t>4</w:t>
      </w:r>
      <w:r w:rsidR="005E136C" w:rsidRPr="00D16334">
        <w:t>%</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w:t>
      </w:r>
      <w:r w:rsidR="00984287">
        <w:t>nông thôn và hải đảo</w:t>
      </w:r>
      <w:r w:rsidR="001B15B6">
        <w:t xml:space="preserve"> có SDD</w:t>
      </w:r>
      <w:r w:rsidR="00E64758">
        <w:t xml:space="preserve"> là </w:t>
      </w:r>
      <w:r w:rsidR="00E64758" w:rsidRPr="006B18A8">
        <w:t>3</w:t>
      </w:r>
      <w:r w:rsidR="00FF4876">
        <w:t>9</w:t>
      </w:r>
      <w:r w:rsidR="00473555">
        <w:t>,</w:t>
      </w:r>
      <w:r w:rsidR="002258A4">
        <w:t>3</w:t>
      </w:r>
      <w:r w:rsidR="00E64758" w:rsidRPr="006B18A8">
        <w:t>%</w:t>
      </w:r>
      <w:r w:rsidR="00E64758">
        <w:t xml:space="preserve"> </w:t>
      </w:r>
      <w:r w:rsidR="00984287">
        <w:t xml:space="preserve">cao hơn </w:t>
      </w:r>
      <w:r w:rsidR="00900837">
        <w:t>so với</w:t>
      </w:r>
      <w:r w:rsidR="00E64758">
        <w:t xml:space="preserve"> khu vực </w:t>
      </w:r>
      <w:r w:rsidR="00984287">
        <w:t>thành thị</w:t>
      </w:r>
      <w:r w:rsidR="00E64758">
        <w:t xml:space="preserve"> là </w:t>
      </w:r>
      <w:r w:rsidR="00E64758" w:rsidRPr="00D16334">
        <w:t>3</w:t>
      </w:r>
      <w:r w:rsidR="00423B09">
        <w:t>4</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75469591" w:rsidR="00334897" w:rsidRDefault="00334897" w:rsidP="005073F4">
      <w:pPr>
        <w:pStyle w:val="Caption"/>
        <w:ind w:firstLine="0"/>
        <w:rPr>
          <w:bCs/>
        </w:rPr>
      </w:pPr>
      <w:bookmarkStart w:id="105" w:name="_Toc13638296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Mối liên quan giữa thời gian chẩn đoán</w:t>
      </w:r>
      <w:r w:rsidR="00D94048">
        <w:rPr>
          <w:bCs/>
        </w:rPr>
        <w:t xml:space="preserve"> </w:t>
      </w:r>
      <w:r w:rsidRPr="008977C9">
        <w:rPr>
          <w:bCs/>
        </w:rPr>
        <w:t xml:space="preserve">và </w:t>
      </w:r>
      <w:r w:rsidR="00FE649D">
        <w:rPr>
          <w:bCs/>
        </w:rPr>
        <w:t>thực trạng dinh</w:t>
      </w:r>
      <w:r w:rsidR="00C73CA8">
        <w:rPr>
          <w:bCs/>
        </w:rPr>
        <w:t xml:space="preserve"> </w:t>
      </w:r>
      <w:r w:rsidR="00FE649D">
        <w:rPr>
          <w:bCs/>
        </w:rPr>
        <w:t>dưỡng</w:t>
      </w:r>
      <w:r w:rsidR="008A289D">
        <w:rPr>
          <w:bCs/>
        </w:rPr>
        <w:t xml:space="preserve"> (n=250)</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432C1E2D"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w:t>
      </w:r>
      <w:r w:rsidR="008526B7">
        <w:t>à</w:t>
      </w:r>
      <w:r w:rsidR="00357C59">
        <w:t xml:space="preserve"> TTDD </w:t>
      </w:r>
      <w:r>
        <w:t xml:space="preserve">theo BMI, bệnh nhân có thời gian </w:t>
      </w:r>
      <w:r w:rsidR="008D785F">
        <w:t>chẩn đoán</w:t>
      </w:r>
      <w:r w:rsidR="00674CC1">
        <w:t xml:space="preserve"> </w:t>
      </w:r>
      <w:r w:rsidR="00E653A3">
        <w:t>bệnh</w:t>
      </w:r>
      <w:r>
        <w:t xml:space="preserve"> </w:t>
      </w:r>
      <w:r w:rsidR="00AE090F">
        <w:t>từ</w:t>
      </w:r>
      <w:r>
        <w:t xml:space="preserve"> 2 tháng</w:t>
      </w:r>
      <w:r w:rsidR="00AE090F">
        <w:t xml:space="preserve"> trở lên</w:t>
      </w:r>
      <w:r w:rsidR="00674CC1">
        <w:t xml:space="preserve"> tỷ lệ SDD là</w:t>
      </w:r>
      <w:r>
        <w:t xml:space="preserve"> </w:t>
      </w:r>
      <w:r w:rsidR="00435D7A">
        <w:t>41</w:t>
      </w:r>
      <w:r w:rsidR="004021B4">
        <w:t>,</w:t>
      </w:r>
      <w:r w:rsidR="00435D7A">
        <w:t>8</w:t>
      </w:r>
      <w:r w:rsidRPr="006B18A8">
        <w:t>%</w:t>
      </w:r>
      <w:r>
        <w:t xml:space="preserve"> </w:t>
      </w:r>
      <w:r w:rsidR="00435D7A">
        <w:t>cao</w:t>
      </w:r>
      <w:r>
        <w:t xml:space="preserve"> hơn </w:t>
      </w:r>
      <w:r w:rsidR="001701E7">
        <w:t>bệnh nhân có thời gian</w:t>
      </w:r>
      <w:r w:rsidR="00155B0F">
        <w:t xml:space="preserve"> chẩn đoán</w:t>
      </w:r>
      <w:r w:rsidR="001701E7">
        <w:t xml:space="preserve"> bệnh </w:t>
      </w:r>
      <w:r w:rsidR="00435D7A">
        <w:t xml:space="preserve">dưới </w:t>
      </w:r>
      <w:r w:rsidR="001701E7">
        <w:t>2 tháng</w:t>
      </w:r>
      <w:r w:rsidR="0001353C">
        <w:t xml:space="preserve"> là</w:t>
      </w:r>
      <w:r>
        <w:t xml:space="preserve"> </w:t>
      </w:r>
      <w:r w:rsidR="00435D7A">
        <w:t>32</w:t>
      </w:r>
      <w:r w:rsidR="004021B4">
        <w:t>,</w:t>
      </w:r>
      <w:r w:rsidR="00435D7A">
        <w:t>3</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w:t>
      </w:r>
      <w:r w:rsidR="00E40206">
        <w:lastRenderedPageBreak/>
        <w:t xml:space="preserve">bệnh nhân có thời gian </w:t>
      </w:r>
      <w:r w:rsidR="004E064B">
        <w:t>chẩn đoán</w:t>
      </w:r>
      <w:r w:rsidR="00E40206">
        <w:t xml:space="preserve"> </w:t>
      </w:r>
      <w:r w:rsidR="00B525BE">
        <w:t>bệnh</w:t>
      </w:r>
      <w:r w:rsidR="00E40206">
        <w:t xml:space="preserve"> </w:t>
      </w:r>
      <w:r w:rsidR="00C8712C">
        <w:t>từ</w:t>
      </w:r>
      <w:r w:rsidR="00A11885">
        <w:t xml:space="preserve"> 2 tháng</w:t>
      </w:r>
      <w:r w:rsidR="00E40206">
        <w:t xml:space="preserve"> </w:t>
      </w:r>
      <w:r w:rsidR="00C8712C">
        <w:t xml:space="preserve">trở lên </w:t>
      </w:r>
      <w:r w:rsidR="00E40206">
        <w:t xml:space="preserve">tỷ lệ SDD là </w:t>
      </w:r>
      <w:r w:rsidR="00340D5D">
        <w:t>4</w:t>
      </w:r>
      <w:r w:rsidR="00DA42D9">
        <w:t>5</w:t>
      </w:r>
      <w:r w:rsidR="004021B4">
        <w:t>,</w:t>
      </w:r>
      <w:r w:rsidR="00DA42D9">
        <w:t>5</w:t>
      </w:r>
      <w:r w:rsidR="00E40206" w:rsidRPr="006B18A8">
        <w:t>%</w:t>
      </w:r>
      <w:r w:rsidR="00E40206">
        <w:t xml:space="preserve"> </w:t>
      </w:r>
      <w:r w:rsidR="00DA42D9">
        <w:t>cao</w:t>
      </w:r>
      <w:r w:rsidR="00E40206">
        <w:t xml:space="preserve"> hơn bệnh nhân có thời gian </w:t>
      </w:r>
      <w:r w:rsidR="009F6F98">
        <w:t>chẩn đoán</w:t>
      </w:r>
      <w:r w:rsidR="00E40206">
        <w:t xml:space="preserve"> bệnh </w:t>
      </w:r>
      <w:r w:rsidR="00767BF7">
        <w:t>dưới</w:t>
      </w:r>
      <w:r w:rsidR="00E40206">
        <w:t xml:space="preserve"> 2 tháng là </w:t>
      </w:r>
      <w:r w:rsidR="00D62D4E">
        <w:t>34</w:t>
      </w:r>
      <w:r w:rsidR="004021B4">
        <w:t>,</w:t>
      </w:r>
      <w:r w:rsidR="00D62D4E">
        <w:t>9</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0B346D2F" w:rsidR="007D6B49" w:rsidRPr="00B751F1" w:rsidRDefault="0046390A" w:rsidP="00910FD1">
      <w:pPr>
        <w:pStyle w:val="Caption"/>
        <w:ind w:firstLine="0"/>
      </w:pPr>
      <w:bookmarkStart w:id="106" w:name="_Toc136382965"/>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r w:rsidR="006E368E">
        <w:t xml:space="preserve"> </w:t>
      </w:r>
      <w:r w:rsidR="006E368E">
        <w:rPr>
          <w:bCs/>
        </w:rPr>
        <w:t>(n=250)</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79E56CE0" w:rsidR="00F656F9" w:rsidRDefault="00F656F9" w:rsidP="005D30B2">
      <w:pPr>
        <w:pStyle w:val="Caption"/>
        <w:ind w:right="-689" w:firstLine="0"/>
        <w:jc w:val="left"/>
        <w:rPr>
          <w:bCs/>
        </w:rPr>
      </w:pPr>
      <w:bookmarkStart w:id="107" w:name="_Toc1363829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r w:rsidR="00B410E9">
        <w:rPr>
          <w:bCs/>
        </w:rPr>
        <w:t xml:space="preserve"> (n=250)</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206883AC" w:rsidR="003234FE" w:rsidRDefault="003234FE" w:rsidP="00DB5E7D">
      <w:pPr>
        <w:pStyle w:val="Caption"/>
        <w:ind w:firstLine="180"/>
        <w:rPr>
          <w:bCs/>
        </w:rPr>
      </w:pPr>
      <w:bookmarkStart w:id="108" w:name="_Toc1363829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r w:rsidR="00B26AC8">
        <w:rPr>
          <w:bCs/>
        </w:rPr>
        <w:t xml:space="preserve"> (n=250)</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409B44F4"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EE6C3D">
        <w:t xml:space="preserve"> mối</w:t>
      </w:r>
      <w:r w:rsidR="004609A0">
        <w:t xml:space="preserve"> </w:t>
      </w:r>
      <w:r w:rsidR="00590C3A">
        <w:t xml:space="preserve">liên quan </w:t>
      </w:r>
      <w:r w:rsidR="004609A0">
        <w:t xml:space="preserve">giữa </w:t>
      </w:r>
      <w:r w:rsidR="00590C3A">
        <w:t xml:space="preserve">mức độ tổn thương trên X-quang phổi </w:t>
      </w:r>
      <w:r w:rsidR="009E1881">
        <w:t>và</w:t>
      </w:r>
      <w:r w:rsidR="00590C3A">
        <w:t xml:space="preserve"> TTDD </w:t>
      </w:r>
      <w:r w:rsidR="003312CA">
        <w:t>t</w:t>
      </w:r>
      <w:r w:rsidR="00A01F4F">
        <w:t xml:space="preserve">heo BMI, </w:t>
      </w:r>
      <w:r w:rsidR="003216F6">
        <w:t>tổn thương phổi độ II và III trên phim X-quang tỷ lệ SDD là 43,5</w:t>
      </w:r>
      <w:r w:rsidR="003216F6" w:rsidRPr="00D16334">
        <w:t>%</w:t>
      </w:r>
      <w:r w:rsidR="003216F6">
        <w:t xml:space="preserve"> cao hơn bệnh nhân tổn thương phổi độ I trên phim X-quang là </w:t>
      </w:r>
      <w:r w:rsidR="003216F6" w:rsidRPr="00946903">
        <w:t>19</w:t>
      </w:r>
      <w:r w:rsidR="003216F6">
        <w:t>,</w:t>
      </w:r>
      <w:r w:rsidR="003216F6" w:rsidRPr="00946903">
        <w:t>8</w:t>
      </w:r>
      <w:r w:rsidR="003216F6" w:rsidRPr="006B18A8">
        <w:t>%</w:t>
      </w:r>
      <w:r w:rsidR="003216F6">
        <w:t>; OR=</w:t>
      </w:r>
      <w:r w:rsidR="003216F6">
        <w:rPr>
          <w:sz w:val="27"/>
          <w:szCs w:val="27"/>
        </w:rPr>
        <w:t>3</w:t>
      </w:r>
      <w:r w:rsidR="003216F6" w:rsidRPr="002013A9">
        <w:rPr>
          <w:sz w:val="27"/>
          <w:szCs w:val="27"/>
        </w:rPr>
        <w:t>,</w:t>
      </w:r>
      <w:r w:rsidR="003216F6">
        <w:rPr>
          <w:sz w:val="27"/>
          <w:szCs w:val="27"/>
        </w:rPr>
        <w:t xml:space="preserve">121 </w:t>
      </w:r>
      <w:r w:rsidR="003216F6" w:rsidRPr="002013A9">
        <w:rPr>
          <w:sz w:val="27"/>
          <w:szCs w:val="27"/>
        </w:rPr>
        <w:t>(</w:t>
      </w:r>
      <w:r w:rsidR="003216F6">
        <w:rPr>
          <w:sz w:val="27"/>
          <w:szCs w:val="27"/>
        </w:rPr>
        <w:t>95% CI: 1</w:t>
      </w:r>
      <w:r w:rsidR="003216F6" w:rsidRPr="002013A9">
        <w:rPr>
          <w:sz w:val="27"/>
          <w:szCs w:val="27"/>
        </w:rPr>
        <w:t>,</w:t>
      </w:r>
      <w:r w:rsidR="003216F6">
        <w:rPr>
          <w:sz w:val="27"/>
          <w:szCs w:val="27"/>
        </w:rPr>
        <w:t>722</w:t>
      </w:r>
      <w:r w:rsidR="003216F6" w:rsidRPr="002013A9">
        <w:rPr>
          <w:sz w:val="27"/>
          <w:szCs w:val="27"/>
        </w:rPr>
        <w:t>-</w:t>
      </w:r>
      <w:r w:rsidR="003216F6">
        <w:rPr>
          <w:sz w:val="27"/>
          <w:szCs w:val="27"/>
        </w:rPr>
        <w:t>5</w:t>
      </w:r>
      <w:r w:rsidR="003216F6" w:rsidRPr="002013A9">
        <w:rPr>
          <w:sz w:val="27"/>
          <w:szCs w:val="27"/>
        </w:rPr>
        <w:t>,</w:t>
      </w:r>
      <w:r w:rsidR="003216F6">
        <w:rPr>
          <w:sz w:val="27"/>
          <w:szCs w:val="27"/>
        </w:rPr>
        <w:t>656</w:t>
      </w:r>
      <w:r w:rsidR="003216F6" w:rsidRPr="002013A9">
        <w:rPr>
          <w:sz w:val="27"/>
          <w:szCs w:val="27"/>
        </w:rPr>
        <w:t>)</w:t>
      </w:r>
      <w:r w:rsidR="003216F6">
        <w:t xml:space="preserve">; sự khác biệt có ý nghĩa thống kê với p&lt;0,001. Tương tự khi mối liên quan giữa tổn thương có hang trên phim X-quang phổi và TTDD theo SGA, bệnh nhân tổn thương phổi độ II và III trên phim X-quang có tỷ lệ SDD là 44,2% </w:t>
      </w:r>
      <w:r w:rsidR="00036174">
        <w:t>cao</w:t>
      </w:r>
      <w:r w:rsidR="003216F6">
        <w:t xml:space="preserve"> hơn bệnh nhân tổn thương phổi độ </w:t>
      </w:r>
      <w:r w:rsidR="00BA7335">
        <w:t>I</w:t>
      </w:r>
      <w:r w:rsidR="003216F6">
        <w:t xml:space="preserve"> trên phim X-quang là 26</w:t>
      </w:r>
      <w:r w:rsidR="003216F6" w:rsidRPr="00D16334">
        <w:t>%</w:t>
      </w:r>
      <w:r w:rsidR="003216F6">
        <w:t>; OR=2,246 (95% CI: 1,288-3,915); p=0,006 cho thấy có mối liên quan giữa mức độ tổn thương trên phim X-quang phổi và TTDD.</w:t>
      </w:r>
    </w:p>
    <w:p w14:paraId="3035305C" w14:textId="6155B5E3" w:rsidR="00B66447" w:rsidRDefault="00AA7FE0" w:rsidP="00B66447">
      <w:pPr>
        <w:pStyle w:val="Heading3"/>
      </w:pPr>
      <w:r>
        <w:lastRenderedPageBreak/>
        <w:t>3.</w:t>
      </w:r>
      <w:r w:rsidR="00913CE7">
        <w:t>2</w:t>
      </w:r>
      <w:r>
        <w:t>.</w:t>
      </w:r>
      <w:r w:rsidR="005A7320">
        <w:t>9</w:t>
      </w:r>
      <w:r>
        <w:t>. Mối liên quan giữa tổn thương</w:t>
      </w:r>
      <w:r w:rsidR="00F31F72">
        <w:t xml:space="preserve"> có hang</w:t>
      </w:r>
      <w:r>
        <w:t xml:space="preserve"> trên phim X-quang phổi và </w:t>
      </w:r>
      <w:r w:rsidR="00FE649D">
        <w:t>thực trạng dinh dưỡng</w:t>
      </w:r>
    </w:p>
    <w:p w14:paraId="642371FE" w14:textId="7DE04866" w:rsidR="0086510D" w:rsidRDefault="0086510D" w:rsidP="00984003">
      <w:pPr>
        <w:pStyle w:val="Caption"/>
        <w:ind w:firstLine="0"/>
        <w:rPr>
          <w:bCs/>
        </w:rPr>
      </w:pPr>
      <w:bookmarkStart w:id="109" w:name="_Toc1363829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w:t>
      </w:r>
      <w:r w:rsidR="00CB3D8B">
        <w:rPr>
          <w:bCs/>
        </w:rPr>
        <w:t xml:space="preserve">có hang </w:t>
      </w:r>
      <w:r>
        <w:rPr>
          <w:bCs/>
        </w:rPr>
        <w:t xml:space="preserve">trên phim X-quang </w:t>
      </w:r>
      <w:r w:rsidR="009F2209">
        <w:rPr>
          <w:bCs/>
        </w:rPr>
        <w:t>phổi</w:t>
      </w:r>
      <w:r>
        <w:rPr>
          <w:bCs/>
        </w:rPr>
        <w:t xml:space="preserve"> và </w:t>
      </w:r>
      <w:r w:rsidR="00FE649D">
        <w:rPr>
          <w:bCs/>
        </w:rPr>
        <w:t>thực trạng dinh dưỡng</w:t>
      </w:r>
      <w:r w:rsidR="00691930">
        <w:rPr>
          <w:bCs/>
        </w:rPr>
        <w:t xml:space="preserve"> (n=250)</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1ADB9981"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 xml:space="preserve">ánh giá </w:t>
      </w:r>
      <w:r w:rsidR="00C71847">
        <w:t xml:space="preserve">mối </w:t>
      </w:r>
      <w:r w:rsidR="00B356A3">
        <w:t>liên quan giữa tổn thương có hang trên</w:t>
      </w:r>
      <w:r w:rsidR="00E41EFF">
        <w:t xml:space="preserve"> </w:t>
      </w:r>
      <w:r w:rsidR="00B356A3">
        <w:t xml:space="preserve">X-quang phổi và TTDD </w:t>
      </w:r>
      <w:r w:rsidR="00106E7B">
        <w:t>t</w:t>
      </w:r>
      <w:r w:rsidR="00106E7B" w:rsidRPr="00BB0F55">
        <w:t xml:space="preserve">heo BMI, </w:t>
      </w:r>
      <w:r w:rsidR="00E26FD0" w:rsidRPr="00BB0F55">
        <w:t xml:space="preserve">bệnh nhân </w:t>
      </w:r>
      <w:r w:rsidR="00E26FD0">
        <w:t xml:space="preserve">có </w:t>
      </w:r>
      <w:r w:rsidR="00E26FD0" w:rsidRPr="00BB0F55">
        <w:t>tổn thương hang trên phim X-quang phổi</w:t>
      </w:r>
      <w:r w:rsidR="006125C6">
        <w:t xml:space="preserve"> </w:t>
      </w:r>
      <w:r w:rsidR="00E26FD0" w:rsidRPr="00BB0F55">
        <w:t xml:space="preserve">tỷ lệ SDD là </w:t>
      </w:r>
      <w:r w:rsidR="00E26FD0">
        <w:t>45</w:t>
      </w:r>
      <w:r w:rsidR="00E26FD0" w:rsidRPr="00BB0F55">
        <w:t xml:space="preserve">,9% </w:t>
      </w:r>
      <w:r w:rsidR="00E26FD0">
        <w:t xml:space="preserve">cao hơn so với </w:t>
      </w:r>
      <w:r w:rsidR="00E26FD0" w:rsidRPr="00BB0F55">
        <w:t xml:space="preserve">bệnh nhân </w:t>
      </w:r>
      <w:r w:rsidR="00E26FD0">
        <w:t xml:space="preserve">không có </w:t>
      </w:r>
      <w:r w:rsidR="00E26FD0" w:rsidRPr="00BB0F55">
        <w:t>tổn thương</w:t>
      </w:r>
      <w:r w:rsidR="00E26FD0">
        <w:t xml:space="preserve"> </w:t>
      </w:r>
      <w:r w:rsidR="00E26FD0" w:rsidRPr="00BB0F55">
        <w:t>hang trên</w:t>
      </w:r>
      <w:r w:rsidR="0076299D">
        <w:t xml:space="preserve"> phim</w:t>
      </w:r>
      <w:r w:rsidR="00E26FD0" w:rsidRPr="00BB0F55">
        <w:t xml:space="preserve"> X-quang phổi là </w:t>
      </w:r>
      <w:r w:rsidR="00E26FD0">
        <w:t>20</w:t>
      </w:r>
      <w:r w:rsidR="00E26FD0" w:rsidRPr="00BB0F55">
        <w:t>,9%</w:t>
      </w:r>
      <w:r w:rsidR="00E26FD0">
        <w:t>;</w:t>
      </w:r>
      <w:r w:rsidR="00E26FD0" w:rsidRPr="00BB0F55">
        <w:t xml:space="preserve"> </w:t>
      </w:r>
      <w:r w:rsidR="00E26FD0">
        <w:t>OR=3,220</w:t>
      </w:r>
      <w:r w:rsidR="00E26FD0" w:rsidRPr="00BB0F55">
        <w:t xml:space="preserve"> </w:t>
      </w:r>
      <w:r w:rsidR="00E26FD0">
        <w:t>(95% CI:</w:t>
      </w:r>
      <w:r w:rsidR="00E26FD0" w:rsidRPr="00BB0F55">
        <w:t xml:space="preserve"> </w:t>
      </w:r>
      <w:r w:rsidR="00E26FD0">
        <w:t>1,834-5,654);</w:t>
      </w:r>
      <w:r w:rsidR="00E26FD0" w:rsidRPr="00BB0F55">
        <w:t xml:space="preserve"> sự khác biệt có ý nghĩa thống kê với </w:t>
      </w:r>
      <w:r w:rsidR="00E26FD0">
        <w:t>p&lt;</w:t>
      </w:r>
      <w:r w:rsidR="00E26FD0" w:rsidRPr="00BB0F55">
        <w:t xml:space="preserve">0,001. </w:t>
      </w:r>
      <w:r w:rsidR="00E26FD0">
        <w:t>Kết quả tương tự khi đánh giá mối liên quan giữa tổn thương có hang trên phim X-quang phổi và TTDD t</w:t>
      </w:r>
      <w:r w:rsidR="00E26FD0" w:rsidRPr="00BB0F55">
        <w:t xml:space="preserve">heo SGA, bệnh nhân </w:t>
      </w:r>
      <w:r w:rsidR="00E26FD0">
        <w:t xml:space="preserve">có </w:t>
      </w:r>
      <w:r w:rsidR="00E26FD0" w:rsidRPr="00BB0F55">
        <w:t xml:space="preserve">tổn thương hang trên phim X-quang phổi tỷ lệ SDD là </w:t>
      </w:r>
      <w:r w:rsidR="00E26FD0">
        <w:t>45</w:t>
      </w:r>
      <w:r w:rsidR="00E26FD0" w:rsidRPr="00BB0F55">
        <w:t>,</w:t>
      </w:r>
      <w:r w:rsidR="00E26FD0">
        <w:t>9</w:t>
      </w:r>
      <w:r w:rsidR="00E26FD0" w:rsidRPr="00BB0F55">
        <w:t>%</w:t>
      </w:r>
      <w:r w:rsidR="00E26FD0">
        <w:t xml:space="preserve"> cao hơn so với </w:t>
      </w:r>
      <w:r w:rsidR="00E26FD0" w:rsidRPr="00BB0F55">
        <w:t>bệnh nhân</w:t>
      </w:r>
      <w:r w:rsidR="00E26FD0">
        <w:t xml:space="preserve"> không</w:t>
      </w:r>
      <w:r w:rsidR="00E26FD0" w:rsidRPr="00BB0F55">
        <w:t xml:space="preserve"> </w:t>
      </w:r>
      <w:r w:rsidR="00717D8B">
        <w:t xml:space="preserve">có </w:t>
      </w:r>
      <w:r w:rsidR="00E26FD0" w:rsidRPr="00BB0F55">
        <w:t xml:space="preserve">tổn thương hang trên phim X-quang phổi là </w:t>
      </w:r>
      <w:r w:rsidR="00E26FD0">
        <w:t>27%;</w:t>
      </w:r>
      <w:r w:rsidR="00E26FD0" w:rsidRPr="00BB0F55">
        <w:t xml:space="preserve"> </w:t>
      </w:r>
      <w:r w:rsidR="00E26FD0">
        <w:t>OR=2,301 (95% CI:</w:t>
      </w:r>
      <w:r w:rsidR="00E26FD0" w:rsidRPr="00BB0F55">
        <w:t xml:space="preserve"> </w:t>
      </w:r>
      <w:r w:rsidR="00E26FD0">
        <w:t>1,350-3,922);</w:t>
      </w:r>
      <w:r w:rsidR="00E26FD0" w:rsidRPr="00BB0F55">
        <w:t xml:space="preserve"> sự khác biệt có ý nghĩa thống kê với </w:t>
      </w:r>
      <w:r w:rsidR="00E26FD0">
        <w:t>p=</w:t>
      </w:r>
      <w:r w:rsidR="00E26FD0" w:rsidRPr="00BB0F55">
        <w:t>0,003.</w:t>
      </w:r>
    </w:p>
    <w:bookmarkEnd w:id="110"/>
    <w:p w14:paraId="4C7FB086" w14:textId="0F81C662" w:rsidR="00A56D0C" w:rsidRDefault="00A56D0C" w:rsidP="00A56D0C">
      <w:pPr>
        <w:pStyle w:val="Heading3"/>
      </w:pPr>
      <w:r>
        <w:lastRenderedPageBreak/>
        <w:t>3.</w:t>
      </w:r>
      <w:r w:rsidR="00913CE7">
        <w:t>2</w:t>
      </w:r>
      <w:r>
        <w:t>.</w:t>
      </w:r>
      <w:r w:rsidR="00D86C01">
        <w:t>1</w:t>
      </w:r>
      <w:r w:rsidR="005A7320">
        <w:t>0</w:t>
      </w:r>
      <w:r>
        <w:t xml:space="preserve">. Mối liên quan giữa thiếu máu và </w:t>
      </w:r>
      <w:r w:rsidR="00FE649D">
        <w:t>thực trạng dinh dưỡng</w:t>
      </w:r>
    </w:p>
    <w:p w14:paraId="312E2281" w14:textId="00A44DB6" w:rsidR="00240D39" w:rsidRDefault="00240D39" w:rsidP="00325017">
      <w:pPr>
        <w:pStyle w:val="Caption"/>
        <w:ind w:firstLine="0"/>
        <w:rPr>
          <w:bCs/>
        </w:rPr>
      </w:pPr>
      <w:bookmarkStart w:id="111" w:name="_Toc1363829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hiếu máu và </w:t>
      </w:r>
      <w:r w:rsidR="00FE649D">
        <w:rPr>
          <w:bCs/>
        </w:rPr>
        <w:t>thực trạng dinh dưỡng</w:t>
      </w:r>
      <w:r w:rsidR="00F85994">
        <w:rPr>
          <w:bCs/>
        </w:rPr>
        <w:t xml:space="preserve"> (n=250)</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246EC16A" w14:textId="43B255D4"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3EB5FC4B" w14:textId="0963683A" w:rsidR="0086330B" w:rsidRPr="002013A9" w:rsidRDefault="0086330B" w:rsidP="00804092">
            <w:pPr>
              <w:rPr>
                <w:b/>
                <w:bCs/>
                <w:sz w:val="27"/>
                <w:szCs w:val="27"/>
              </w:rPr>
            </w:pPr>
            <w:r w:rsidRPr="002013A9">
              <w:rPr>
                <w:b/>
                <w:bCs/>
                <w:sz w:val="27"/>
                <w:szCs w:val="27"/>
              </w:rPr>
              <w:t>T</w:t>
            </w:r>
            <w:r w:rsidR="00804092">
              <w:rPr>
                <w:b/>
                <w:bCs/>
                <w:sz w:val="27"/>
                <w:szCs w:val="27"/>
              </w:rPr>
              <w:t xml:space="preserve">hiếu </w:t>
            </w:r>
            <w:r w:rsidRPr="002013A9">
              <w:rPr>
                <w:b/>
                <w:bCs/>
                <w:sz w:val="27"/>
                <w:szCs w:val="27"/>
              </w:rPr>
              <w:t>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101E7D4A"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D94D83">
        <w:t xml:space="preserve">có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hiếu máu</w:t>
      </w:r>
      <w:r w:rsidR="005D2D9A">
        <w:t xml:space="preserve">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75C74EF1" w:rsidR="00B0065A" w:rsidRDefault="00B0065A" w:rsidP="00785BF7">
      <w:pPr>
        <w:pStyle w:val="Caption"/>
        <w:ind w:right="31" w:firstLine="0"/>
        <w:rPr>
          <w:bCs/>
        </w:rPr>
      </w:pPr>
      <w:bookmarkStart w:id="112" w:name="_Toc1363829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r w:rsidR="00174940">
        <w:rPr>
          <w:bCs/>
        </w:rPr>
        <w:t xml:space="preserve"> (n=250)</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7467B1" w14:paraId="007E7AF4" w14:textId="77777777" w:rsidTr="00AA3056">
        <w:trPr>
          <w:trHeight w:val="354"/>
        </w:trPr>
        <w:tc>
          <w:tcPr>
            <w:tcW w:w="1572" w:type="pct"/>
          </w:tcPr>
          <w:p w14:paraId="30EA23D3" w14:textId="5BFA9CF3" w:rsidR="007467B1" w:rsidRPr="002013A9" w:rsidRDefault="007467B1" w:rsidP="007467B1">
            <w:pPr>
              <w:rPr>
                <w:sz w:val="27"/>
                <w:szCs w:val="27"/>
              </w:rPr>
            </w:pPr>
            <w:r w:rsidRPr="002013A9">
              <w:rPr>
                <w:sz w:val="27"/>
                <w:szCs w:val="27"/>
              </w:rPr>
              <w:t>≥12 G/L</w:t>
            </w:r>
          </w:p>
        </w:tc>
        <w:tc>
          <w:tcPr>
            <w:tcW w:w="846" w:type="pct"/>
          </w:tcPr>
          <w:p w14:paraId="6EABCD4C" w14:textId="77777777" w:rsidR="007467B1" w:rsidRPr="002013A9" w:rsidRDefault="007467B1" w:rsidP="007467B1">
            <w:pPr>
              <w:jc w:val="center"/>
              <w:rPr>
                <w:sz w:val="27"/>
                <w:szCs w:val="27"/>
              </w:rPr>
            </w:pPr>
            <w:r w:rsidRPr="002013A9">
              <w:rPr>
                <w:sz w:val="27"/>
                <w:szCs w:val="27"/>
              </w:rPr>
              <w:t>20</w:t>
            </w:r>
          </w:p>
          <w:p w14:paraId="216D1E56" w14:textId="4FEFDC23" w:rsidR="007467B1" w:rsidRPr="002013A9" w:rsidRDefault="007467B1" w:rsidP="007467B1">
            <w:pPr>
              <w:jc w:val="center"/>
              <w:rPr>
                <w:sz w:val="27"/>
                <w:szCs w:val="27"/>
              </w:rPr>
            </w:pPr>
            <w:r w:rsidRPr="002013A9">
              <w:rPr>
                <w:sz w:val="27"/>
                <w:szCs w:val="27"/>
              </w:rPr>
              <w:t>48,8%</w:t>
            </w:r>
          </w:p>
        </w:tc>
        <w:tc>
          <w:tcPr>
            <w:tcW w:w="937" w:type="pct"/>
          </w:tcPr>
          <w:p w14:paraId="1DEA82EA" w14:textId="77777777" w:rsidR="007467B1" w:rsidRPr="002013A9" w:rsidRDefault="007467B1" w:rsidP="007467B1">
            <w:pPr>
              <w:jc w:val="center"/>
              <w:rPr>
                <w:sz w:val="27"/>
                <w:szCs w:val="27"/>
              </w:rPr>
            </w:pPr>
            <w:r w:rsidRPr="002013A9">
              <w:rPr>
                <w:sz w:val="27"/>
                <w:szCs w:val="27"/>
              </w:rPr>
              <w:t>21</w:t>
            </w:r>
          </w:p>
          <w:p w14:paraId="7231840F" w14:textId="48AD0D9E" w:rsidR="007467B1" w:rsidRPr="002013A9" w:rsidRDefault="007467B1" w:rsidP="007467B1">
            <w:pPr>
              <w:jc w:val="center"/>
              <w:rPr>
                <w:sz w:val="27"/>
                <w:szCs w:val="27"/>
              </w:rPr>
            </w:pPr>
            <w:r w:rsidRPr="002013A9">
              <w:rPr>
                <w:sz w:val="27"/>
                <w:szCs w:val="27"/>
              </w:rPr>
              <w:t>51,2%</w:t>
            </w:r>
          </w:p>
        </w:tc>
        <w:tc>
          <w:tcPr>
            <w:tcW w:w="1037" w:type="pct"/>
            <w:vMerge w:val="restart"/>
          </w:tcPr>
          <w:p w14:paraId="3327848D" w14:textId="453BF26C" w:rsidR="007467B1" w:rsidRPr="002013A9" w:rsidRDefault="00453384" w:rsidP="007467B1">
            <w:pPr>
              <w:jc w:val="center"/>
              <w:rPr>
                <w:sz w:val="27"/>
                <w:szCs w:val="27"/>
              </w:rPr>
            </w:pPr>
            <w:r>
              <w:rPr>
                <w:sz w:val="27"/>
                <w:szCs w:val="27"/>
              </w:rPr>
              <w:t>2</w:t>
            </w:r>
            <w:r w:rsidR="007467B1" w:rsidRPr="002013A9">
              <w:rPr>
                <w:sz w:val="27"/>
                <w:szCs w:val="27"/>
              </w:rPr>
              <w:t>,</w:t>
            </w:r>
            <w:r>
              <w:rPr>
                <w:sz w:val="27"/>
                <w:szCs w:val="27"/>
              </w:rPr>
              <w:t>063</w:t>
            </w:r>
          </w:p>
          <w:p w14:paraId="63FFDAA0" w14:textId="477A51A8" w:rsidR="007467B1" w:rsidRPr="002013A9" w:rsidRDefault="007467B1" w:rsidP="007467B1">
            <w:pPr>
              <w:jc w:val="center"/>
              <w:rPr>
                <w:sz w:val="27"/>
                <w:szCs w:val="27"/>
              </w:rPr>
            </w:pPr>
            <w:r w:rsidRPr="002013A9">
              <w:rPr>
                <w:sz w:val="27"/>
                <w:szCs w:val="27"/>
              </w:rPr>
              <w:t>(</w:t>
            </w:r>
            <w:r w:rsidR="00453384">
              <w:rPr>
                <w:sz w:val="27"/>
                <w:szCs w:val="27"/>
              </w:rPr>
              <w:t>1</w:t>
            </w:r>
            <w:r w:rsidRPr="002013A9">
              <w:rPr>
                <w:sz w:val="27"/>
                <w:szCs w:val="27"/>
              </w:rPr>
              <w:t>,</w:t>
            </w:r>
            <w:r w:rsidR="00453384">
              <w:rPr>
                <w:sz w:val="27"/>
                <w:szCs w:val="27"/>
              </w:rPr>
              <w:t>047</w:t>
            </w:r>
            <w:r w:rsidRPr="002013A9">
              <w:rPr>
                <w:sz w:val="27"/>
                <w:szCs w:val="27"/>
              </w:rPr>
              <w:t>-</w:t>
            </w:r>
            <w:r w:rsidR="00453384">
              <w:rPr>
                <w:sz w:val="27"/>
                <w:szCs w:val="27"/>
              </w:rPr>
              <w:t>4</w:t>
            </w:r>
            <w:r w:rsidRPr="002013A9">
              <w:rPr>
                <w:sz w:val="27"/>
                <w:szCs w:val="27"/>
              </w:rPr>
              <w:t>,</w:t>
            </w:r>
            <w:r w:rsidR="00453384">
              <w:rPr>
                <w:sz w:val="27"/>
                <w:szCs w:val="27"/>
              </w:rPr>
              <w:t>066</w:t>
            </w:r>
            <w:r w:rsidRPr="002013A9">
              <w:rPr>
                <w:sz w:val="27"/>
                <w:szCs w:val="27"/>
              </w:rPr>
              <w:t>)</w:t>
            </w:r>
          </w:p>
        </w:tc>
        <w:tc>
          <w:tcPr>
            <w:tcW w:w="608" w:type="pct"/>
            <w:vMerge w:val="restart"/>
          </w:tcPr>
          <w:p w14:paraId="69731F23" w14:textId="2ACF19C3" w:rsidR="007467B1" w:rsidRPr="002013A9" w:rsidRDefault="007467B1" w:rsidP="007467B1">
            <w:pPr>
              <w:jc w:val="center"/>
              <w:rPr>
                <w:sz w:val="27"/>
                <w:szCs w:val="27"/>
              </w:rPr>
            </w:pPr>
            <w:r w:rsidRPr="002013A9">
              <w:rPr>
                <w:sz w:val="27"/>
                <w:szCs w:val="27"/>
              </w:rPr>
              <w:t>0,052</w:t>
            </w:r>
          </w:p>
        </w:tc>
      </w:tr>
      <w:tr w:rsidR="007467B1" w14:paraId="488BF0FE" w14:textId="77777777" w:rsidTr="00AA3056">
        <w:trPr>
          <w:trHeight w:val="70"/>
        </w:trPr>
        <w:tc>
          <w:tcPr>
            <w:tcW w:w="1572" w:type="pct"/>
          </w:tcPr>
          <w:p w14:paraId="0F3F9213" w14:textId="28DFF37E" w:rsidR="007467B1" w:rsidRPr="002013A9" w:rsidRDefault="007467B1" w:rsidP="007467B1">
            <w:pPr>
              <w:rPr>
                <w:sz w:val="27"/>
                <w:szCs w:val="27"/>
              </w:rPr>
            </w:pPr>
            <w:r w:rsidRPr="002013A9">
              <w:rPr>
                <w:sz w:val="27"/>
                <w:szCs w:val="27"/>
              </w:rPr>
              <w:t>&lt;12 G/L</w:t>
            </w:r>
          </w:p>
        </w:tc>
        <w:tc>
          <w:tcPr>
            <w:tcW w:w="846" w:type="pct"/>
          </w:tcPr>
          <w:p w14:paraId="636E37F3" w14:textId="77777777" w:rsidR="007467B1" w:rsidRPr="002013A9" w:rsidRDefault="007467B1" w:rsidP="007467B1">
            <w:pPr>
              <w:jc w:val="center"/>
              <w:rPr>
                <w:sz w:val="27"/>
                <w:szCs w:val="27"/>
              </w:rPr>
            </w:pPr>
            <w:r w:rsidRPr="002013A9">
              <w:rPr>
                <w:sz w:val="27"/>
                <w:szCs w:val="27"/>
              </w:rPr>
              <w:t>66</w:t>
            </w:r>
          </w:p>
          <w:p w14:paraId="14D3958F" w14:textId="166562A3" w:rsidR="007467B1" w:rsidRPr="002013A9" w:rsidRDefault="007467B1" w:rsidP="007467B1">
            <w:pPr>
              <w:jc w:val="center"/>
              <w:rPr>
                <w:sz w:val="27"/>
                <w:szCs w:val="27"/>
              </w:rPr>
            </w:pPr>
            <w:r w:rsidRPr="002013A9">
              <w:rPr>
                <w:sz w:val="27"/>
                <w:szCs w:val="27"/>
              </w:rPr>
              <w:t>31,6%</w:t>
            </w:r>
          </w:p>
        </w:tc>
        <w:tc>
          <w:tcPr>
            <w:tcW w:w="937" w:type="pct"/>
          </w:tcPr>
          <w:p w14:paraId="06AE519B" w14:textId="77777777" w:rsidR="007467B1" w:rsidRPr="002013A9" w:rsidRDefault="007467B1" w:rsidP="007467B1">
            <w:pPr>
              <w:jc w:val="center"/>
              <w:rPr>
                <w:sz w:val="27"/>
                <w:szCs w:val="27"/>
              </w:rPr>
            </w:pPr>
            <w:r w:rsidRPr="002013A9">
              <w:rPr>
                <w:sz w:val="27"/>
                <w:szCs w:val="27"/>
              </w:rPr>
              <w:t>143</w:t>
            </w:r>
          </w:p>
          <w:p w14:paraId="141D45D6" w14:textId="687D674C" w:rsidR="007467B1" w:rsidRPr="002013A9" w:rsidRDefault="007467B1" w:rsidP="007467B1">
            <w:pPr>
              <w:jc w:val="center"/>
              <w:rPr>
                <w:sz w:val="27"/>
                <w:szCs w:val="27"/>
              </w:rPr>
            </w:pPr>
            <w:r w:rsidRPr="002013A9">
              <w:rPr>
                <w:sz w:val="27"/>
                <w:szCs w:val="27"/>
              </w:rPr>
              <w:t>68,4%</w:t>
            </w:r>
          </w:p>
        </w:tc>
        <w:tc>
          <w:tcPr>
            <w:tcW w:w="1037" w:type="pct"/>
            <w:vMerge/>
          </w:tcPr>
          <w:p w14:paraId="420CEB63" w14:textId="77777777" w:rsidR="007467B1" w:rsidRPr="002013A9" w:rsidRDefault="007467B1" w:rsidP="007467B1">
            <w:pPr>
              <w:jc w:val="center"/>
              <w:rPr>
                <w:sz w:val="27"/>
                <w:szCs w:val="27"/>
              </w:rPr>
            </w:pPr>
          </w:p>
        </w:tc>
        <w:tc>
          <w:tcPr>
            <w:tcW w:w="608" w:type="pct"/>
            <w:vMerge/>
          </w:tcPr>
          <w:p w14:paraId="04AEFF7C" w14:textId="77777777" w:rsidR="007467B1" w:rsidRPr="002013A9" w:rsidRDefault="007467B1" w:rsidP="007467B1">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7467B1" w14:paraId="28F48852" w14:textId="77777777" w:rsidTr="009E4757">
        <w:trPr>
          <w:trHeight w:val="354"/>
        </w:trPr>
        <w:tc>
          <w:tcPr>
            <w:tcW w:w="1572" w:type="pct"/>
          </w:tcPr>
          <w:p w14:paraId="2843F748" w14:textId="40B218CF" w:rsidR="007467B1" w:rsidRPr="002013A9" w:rsidRDefault="007467B1" w:rsidP="007467B1">
            <w:pPr>
              <w:rPr>
                <w:sz w:val="27"/>
                <w:szCs w:val="27"/>
              </w:rPr>
            </w:pPr>
            <w:r w:rsidRPr="002013A9">
              <w:rPr>
                <w:sz w:val="27"/>
                <w:szCs w:val="27"/>
              </w:rPr>
              <w:t>≥12 G/L</w:t>
            </w:r>
          </w:p>
        </w:tc>
        <w:tc>
          <w:tcPr>
            <w:tcW w:w="846" w:type="pct"/>
          </w:tcPr>
          <w:p w14:paraId="2B112082" w14:textId="77777777" w:rsidR="007467B1" w:rsidRPr="002013A9" w:rsidRDefault="007467B1" w:rsidP="007467B1">
            <w:pPr>
              <w:jc w:val="center"/>
              <w:rPr>
                <w:sz w:val="27"/>
                <w:szCs w:val="27"/>
              </w:rPr>
            </w:pPr>
            <w:r w:rsidRPr="002013A9">
              <w:rPr>
                <w:sz w:val="27"/>
                <w:szCs w:val="27"/>
              </w:rPr>
              <w:t>21</w:t>
            </w:r>
          </w:p>
          <w:p w14:paraId="52725ACC" w14:textId="4B18E76E" w:rsidR="007467B1" w:rsidRPr="002013A9" w:rsidRDefault="007467B1" w:rsidP="007467B1">
            <w:pPr>
              <w:jc w:val="center"/>
              <w:rPr>
                <w:sz w:val="27"/>
                <w:szCs w:val="27"/>
              </w:rPr>
            </w:pPr>
            <w:r w:rsidRPr="002013A9">
              <w:rPr>
                <w:sz w:val="27"/>
                <w:szCs w:val="27"/>
              </w:rPr>
              <w:t>51,2%</w:t>
            </w:r>
          </w:p>
        </w:tc>
        <w:tc>
          <w:tcPr>
            <w:tcW w:w="937" w:type="pct"/>
          </w:tcPr>
          <w:p w14:paraId="7FFA3C1E" w14:textId="77777777" w:rsidR="007467B1" w:rsidRPr="002013A9" w:rsidRDefault="007467B1" w:rsidP="007467B1">
            <w:pPr>
              <w:jc w:val="center"/>
              <w:rPr>
                <w:sz w:val="27"/>
                <w:szCs w:val="27"/>
              </w:rPr>
            </w:pPr>
            <w:r w:rsidRPr="002013A9">
              <w:rPr>
                <w:sz w:val="27"/>
                <w:szCs w:val="27"/>
              </w:rPr>
              <w:t>20</w:t>
            </w:r>
          </w:p>
          <w:p w14:paraId="0812358E" w14:textId="3DE14807" w:rsidR="007467B1" w:rsidRPr="002013A9" w:rsidRDefault="007467B1" w:rsidP="007467B1">
            <w:pPr>
              <w:jc w:val="center"/>
              <w:rPr>
                <w:sz w:val="27"/>
                <w:szCs w:val="27"/>
              </w:rPr>
            </w:pPr>
            <w:r w:rsidRPr="002013A9">
              <w:rPr>
                <w:sz w:val="27"/>
                <w:szCs w:val="27"/>
              </w:rPr>
              <w:t>48,8%</w:t>
            </w:r>
          </w:p>
        </w:tc>
        <w:tc>
          <w:tcPr>
            <w:tcW w:w="1037" w:type="pct"/>
            <w:vMerge w:val="restart"/>
          </w:tcPr>
          <w:p w14:paraId="2FB7A694" w14:textId="576C76F4" w:rsidR="007467B1" w:rsidRPr="002013A9" w:rsidRDefault="004D6158" w:rsidP="007467B1">
            <w:pPr>
              <w:jc w:val="center"/>
              <w:rPr>
                <w:sz w:val="27"/>
                <w:szCs w:val="27"/>
              </w:rPr>
            </w:pPr>
            <w:r>
              <w:rPr>
                <w:sz w:val="27"/>
                <w:szCs w:val="27"/>
              </w:rPr>
              <w:t>1</w:t>
            </w:r>
            <w:r w:rsidR="007467B1" w:rsidRPr="002013A9">
              <w:rPr>
                <w:sz w:val="27"/>
                <w:szCs w:val="27"/>
              </w:rPr>
              <w:t>,</w:t>
            </w:r>
            <w:r>
              <w:rPr>
                <w:sz w:val="27"/>
                <w:szCs w:val="27"/>
              </w:rPr>
              <w:t>998</w:t>
            </w:r>
          </w:p>
          <w:p w14:paraId="541BC33A" w14:textId="1B073FDB" w:rsidR="007467B1" w:rsidRPr="002013A9" w:rsidRDefault="007467B1" w:rsidP="007467B1">
            <w:pPr>
              <w:jc w:val="center"/>
              <w:rPr>
                <w:sz w:val="27"/>
                <w:szCs w:val="27"/>
              </w:rPr>
            </w:pPr>
            <w:r w:rsidRPr="002013A9">
              <w:rPr>
                <w:sz w:val="27"/>
                <w:szCs w:val="27"/>
              </w:rPr>
              <w:t>(</w:t>
            </w:r>
            <w:r w:rsidR="004D6158">
              <w:rPr>
                <w:sz w:val="27"/>
                <w:szCs w:val="27"/>
              </w:rPr>
              <w:t>1</w:t>
            </w:r>
            <w:r w:rsidRPr="002013A9">
              <w:rPr>
                <w:sz w:val="27"/>
                <w:szCs w:val="27"/>
              </w:rPr>
              <w:t>,</w:t>
            </w:r>
            <w:r w:rsidR="004D6158">
              <w:rPr>
                <w:sz w:val="27"/>
                <w:szCs w:val="27"/>
              </w:rPr>
              <w:t>017</w:t>
            </w:r>
            <w:r w:rsidRPr="002013A9">
              <w:rPr>
                <w:sz w:val="27"/>
                <w:szCs w:val="27"/>
              </w:rPr>
              <w:t>-</w:t>
            </w:r>
            <w:r w:rsidR="004D6158">
              <w:rPr>
                <w:sz w:val="27"/>
                <w:szCs w:val="27"/>
              </w:rPr>
              <w:t>3</w:t>
            </w:r>
            <w:r w:rsidRPr="002013A9">
              <w:rPr>
                <w:sz w:val="27"/>
                <w:szCs w:val="27"/>
              </w:rPr>
              <w:t>,9</w:t>
            </w:r>
            <w:r w:rsidR="004D6158">
              <w:rPr>
                <w:sz w:val="27"/>
                <w:szCs w:val="27"/>
              </w:rPr>
              <w:t>26</w:t>
            </w:r>
            <w:r w:rsidRPr="002013A9">
              <w:rPr>
                <w:sz w:val="27"/>
                <w:szCs w:val="27"/>
              </w:rPr>
              <w:t>)</w:t>
            </w:r>
          </w:p>
        </w:tc>
        <w:tc>
          <w:tcPr>
            <w:tcW w:w="608" w:type="pct"/>
            <w:vMerge w:val="restart"/>
          </w:tcPr>
          <w:p w14:paraId="481D5938" w14:textId="1F900886" w:rsidR="007467B1" w:rsidRPr="002013A9" w:rsidRDefault="007467B1" w:rsidP="007467B1">
            <w:pPr>
              <w:jc w:val="center"/>
              <w:rPr>
                <w:sz w:val="27"/>
                <w:szCs w:val="27"/>
              </w:rPr>
            </w:pPr>
            <w:r w:rsidRPr="002013A9">
              <w:rPr>
                <w:sz w:val="27"/>
                <w:szCs w:val="27"/>
              </w:rPr>
              <w:t>0,064</w:t>
            </w:r>
          </w:p>
        </w:tc>
      </w:tr>
      <w:tr w:rsidR="007467B1" w14:paraId="17F5C171" w14:textId="77777777" w:rsidTr="009E4757">
        <w:trPr>
          <w:trHeight w:val="70"/>
        </w:trPr>
        <w:tc>
          <w:tcPr>
            <w:tcW w:w="1572" w:type="pct"/>
          </w:tcPr>
          <w:p w14:paraId="481E7680" w14:textId="6F5A964A" w:rsidR="007467B1" w:rsidRPr="002013A9" w:rsidRDefault="007467B1" w:rsidP="007467B1">
            <w:pPr>
              <w:rPr>
                <w:sz w:val="27"/>
                <w:szCs w:val="27"/>
              </w:rPr>
            </w:pPr>
            <w:r w:rsidRPr="002013A9">
              <w:rPr>
                <w:sz w:val="27"/>
                <w:szCs w:val="27"/>
              </w:rPr>
              <w:t>&lt;12 G/L</w:t>
            </w:r>
          </w:p>
        </w:tc>
        <w:tc>
          <w:tcPr>
            <w:tcW w:w="846" w:type="pct"/>
          </w:tcPr>
          <w:p w14:paraId="3AB4513B" w14:textId="77777777" w:rsidR="007467B1" w:rsidRPr="002013A9" w:rsidRDefault="007467B1" w:rsidP="007467B1">
            <w:pPr>
              <w:jc w:val="center"/>
              <w:rPr>
                <w:sz w:val="27"/>
                <w:szCs w:val="27"/>
              </w:rPr>
            </w:pPr>
            <w:r w:rsidRPr="002013A9">
              <w:rPr>
                <w:sz w:val="27"/>
                <w:szCs w:val="27"/>
              </w:rPr>
              <w:t>72</w:t>
            </w:r>
          </w:p>
          <w:p w14:paraId="53B4D5A1" w14:textId="329D1DE6" w:rsidR="007467B1" w:rsidRPr="002013A9" w:rsidRDefault="007467B1" w:rsidP="007467B1">
            <w:pPr>
              <w:jc w:val="center"/>
              <w:rPr>
                <w:sz w:val="27"/>
                <w:szCs w:val="27"/>
              </w:rPr>
            </w:pPr>
            <w:r w:rsidRPr="002013A9">
              <w:rPr>
                <w:sz w:val="27"/>
                <w:szCs w:val="27"/>
              </w:rPr>
              <w:t>34,4%</w:t>
            </w:r>
          </w:p>
        </w:tc>
        <w:tc>
          <w:tcPr>
            <w:tcW w:w="937" w:type="pct"/>
          </w:tcPr>
          <w:p w14:paraId="611CBA98" w14:textId="77777777" w:rsidR="007467B1" w:rsidRPr="002013A9" w:rsidRDefault="007467B1" w:rsidP="007467B1">
            <w:pPr>
              <w:jc w:val="center"/>
              <w:rPr>
                <w:sz w:val="27"/>
                <w:szCs w:val="27"/>
              </w:rPr>
            </w:pPr>
            <w:r w:rsidRPr="002013A9">
              <w:rPr>
                <w:sz w:val="27"/>
                <w:szCs w:val="27"/>
              </w:rPr>
              <w:t>137</w:t>
            </w:r>
          </w:p>
          <w:p w14:paraId="5B74661E" w14:textId="262F3B3A" w:rsidR="007467B1" w:rsidRPr="002013A9" w:rsidRDefault="007467B1" w:rsidP="007467B1">
            <w:pPr>
              <w:jc w:val="center"/>
              <w:rPr>
                <w:sz w:val="27"/>
                <w:szCs w:val="27"/>
              </w:rPr>
            </w:pPr>
            <w:r w:rsidRPr="002013A9">
              <w:rPr>
                <w:sz w:val="27"/>
                <w:szCs w:val="27"/>
              </w:rPr>
              <w:t>65,6%</w:t>
            </w:r>
          </w:p>
        </w:tc>
        <w:tc>
          <w:tcPr>
            <w:tcW w:w="1037" w:type="pct"/>
            <w:vMerge/>
          </w:tcPr>
          <w:p w14:paraId="1B7E6491" w14:textId="77777777" w:rsidR="007467B1" w:rsidRPr="002013A9" w:rsidRDefault="007467B1" w:rsidP="007467B1">
            <w:pPr>
              <w:jc w:val="center"/>
              <w:rPr>
                <w:sz w:val="27"/>
                <w:szCs w:val="27"/>
              </w:rPr>
            </w:pPr>
          </w:p>
        </w:tc>
        <w:tc>
          <w:tcPr>
            <w:tcW w:w="608" w:type="pct"/>
            <w:vMerge/>
          </w:tcPr>
          <w:p w14:paraId="5AE4D615" w14:textId="77777777" w:rsidR="007467B1" w:rsidRPr="002013A9" w:rsidRDefault="007467B1" w:rsidP="007467B1">
            <w:pPr>
              <w:jc w:val="center"/>
              <w:rPr>
                <w:sz w:val="27"/>
                <w:szCs w:val="27"/>
              </w:rPr>
            </w:pPr>
          </w:p>
        </w:tc>
      </w:tr>
    </w:tbl>
    <w:p w14:paraId="1779E604" w14:textId="6ECEE9C1"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 xml:space="preserve">số lượng bạch cầu </w:t>
      </w:r>
      <w:r w:rsidR="00736E05">
        <w:t>≥</w:t>
      </w:r>
      <w:r w:rsidR="00F87B96">
        <w:t xml:space="preserve">12 G/L </w:t>
      </w:r>
      <w:r w:rsidR="00CE588F">
        <w:t xml:space="preserve">có </w:t>
      </w:r>
      <w:r w:rsidR="00F87B96">
        <w:t>tỷ lệ SDD</w:t>
      </w:r>
      <w:r>
        <w:t xml:space="preserve"> là </w:t>
      </w:r>
      <w:r w:rsidR="00387E99">
        <w:t>48</w:t>
      </w:r>
      <w:r w:rsidR="00BF6942">
        <w:t>,</w:t>
      </w:r>
      <w:r w:rsidR="00387E99">
        <w:t>8</w:t>
      </w:r>
      <w:r w:rsidRPr="006B18A8">
        <w:t>%</w:t>
      </w:r>
      <w:r>
        <w:t xml:space="preserve"> </w:t>
      </w:r>
      <w:r w:rsidR="00387E99">
        <w:t>cao</w:t>
      </w:r>
      <w:r>
        <w:t xml:space="preserve"> hơn bệnh nhân</w:t>
      </w:r>
      <w:r w:rsidR="002F5509">
        <w:t xml:space="preserve"> lao phổi mới</w:t>
      </w:r>
      <w:r w:rsidR="002173E7">
        <w:t xml:space="preserve"> </w:t>
      </w:r>
      <w:r w:rsidR="005D775C">
        <w:t xml:space="preserve">số lượng bạch cầu </w:t>
      </w:r>
      <w:r w:rsidR="00736E05">
        <w:t>&lt;</w:t>
      </w:r>
      <w:r w:rsidR="005D775C">
        <w:t xml:space="preserve">12 G/L </w:t>
      </w:r>
      <w:r w:rsidR="003630DB">
        <w:t>tỷ lệ</w:t>
      </w:r>
      <w:r w:rsidR="00BB033E">
        <w:t xml:space="preserve"> SDD</w:t>
      </w:r>
      <w:r w:rsidR="003F6BA9">
        <w:t xml:space="preserve"> là</w:t>
      </w:r>
      <w:r>
        <w:t xml:space="preserve"> </w:t>
      </w:r>
      <w:r w:rsidR="0044046E">
        <w:t>31</w:t>
      </w:r>
      <w:r w:rsidR="00BF6942">
        <w:t>,</w:t>
      </w:r>
      <w:r w:rsidR="0044046E">
        <w:t>6</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w:t>
      </w:r>
      <w:r w:rsidR="00736E05">
        <w:t>≥</w:t>
      </w:r>
      <w:r w:rsidR="00151CFF">
        <w:t xml:space="preserve">12 G/L </w:t>
      </w:r>
      <w:r w:rsidR="008C66D7">
        <w:t>tỷ lệ</w:t>
      </w:r>
      <w:r w:rsidR="00881E6C">
        <w:t xml:space="preserve"> SDD</w:t>
      </w:r>
      <w:r w:rsidR="008C66D7">
        <w:t xml:space="preserve"> là</w:t>
      </w:r>
      <w:r w:rsidR="00151CFF">
        <w:t xml:space="preserve"> </w:t>
      </w:r>
      <w:r w:rsidR="00DD4988">
        <w:t>51</w:t>
      </w:r>
      <w:r w:rsidR="00BF6942">
        <w:t>,</w:t>
      </w:r>
      <w:r w:rsidR="00DD4988">
        <w:t>2</w:t>
      </w:r>
      <w:r w:rsidR="00151CFF" w:rsidRPr="006B18A8">
        <w:t>%</w:t>
      </w:r>
      <w:r w:rsidR="00151CFF">
        <w:t xml:space="preserve"> </w:t>
      </w:r>
      <w:r w:rsidR="0012746A">
        <w:t>cao</w:t>
      </w:r>
      <w:r w:rsidR="00151CFF">
        <w:t xml:space="preserve"> hơn bệnh nhân</w:t>
      </w:r>
      <w:r w:rsidR="00D129C0">
        <w:t xml:space="preserve"> lao phổi mới </w:t>
      </w:r>
      <w:r w:rsidR="00151CFF">
        <w:t xml:space="preserve">số lượng bạch cầu </w:t>
      </w:r>
      <w:r w:rsidR="00736E05">
        <w:t>&lt;</w:t>
      </w:r>
      <w:r w:rsidR="00151CFF">
        <w:t xml:space="preserve">12 G/L </w:t>
      </w:r>
      <w:r w:rsidR="004D5266">
        <w:t xml:space="preserve">tỷ lệ SDD </w:t>
      </w:r>
      <w:r w:rsidR="0042738A">
        <w:t>là</w:t>
      </w:r>
      <w:r w:rsidR="00720167">
        <w:t xml:space="preserve"> </w:t>
      </w:r>
      <w:r w:rsidR="00DD4988">
        <w:t>34</w:t>
      </w:r>
      <w:r w:rsidR="00BF6942">
        <w:t>,</w:t>
      </w:r>
      <w:r w:rsidR="00DD4988">
        <w:t>4</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0D9E90AB" w:rsidR="00334897" w:rsidRDefault="00334897" w:rsidP="00B36309">
      <w:pPr>
        <w:pStyle w:val="Caption"/>
        <w:ind w:firstLine="0"/>
        <w:rPr>
          <w:bCs/>
        </w:rPr>
      </w:pPr>
      <w:bookmarkStart w:id="113" w:name="_Toc1363829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r w:rsidR="00867E8D">
        <w:rPr>
          <w:bCs/>
        </w:rPr>
        <w:t xml:space="preserve"> (n=250)</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E42ECA5"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w:t>
      </w:r>
      <w:r w:rsidR="00E129BD">
        <w:t>có</w:t>
      </w:r>
      <w:r w:rsidR="00CE13CA">
        <w:t xml:space="preserve">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653733"/>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653734"/>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A1558E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4A392A">
        <w:t>của</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D309B6">
        <w:t>,</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D82448">
        <w:t>,</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6A5DE3">
        <w:t xml:space="preserve"> Theo B. Hussien (2019), tỷ lệ bệnh nhân lao phổi mới có SDD theo BMI là 63% </w: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 </w:instrTex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DATA </w:instrText>
      </w:r>
      <w:r w:rsidR="006A5DE3">
        <w:fldChar w:fldCharType="end"/>
      </w:r>
      <w:r w:rsidR="006A5DE3">
        <w:fldChar w:fldCharType="separate"/>
      </w:r>
      <w:r w:rsidR="006A5DE3">
        <w:t>[19]</w:t>
      </w:r>
      <w:r w:rsidR="006A5DE3">
        <w:fldChar w:fldCharType="end"/>
      </w:r>
      <w:r w:rsidR="006A5DE3">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367C0AD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 xml:space="preserve">10,7% bệnh </w:t>
      </w:r>
      <w:r w:rsidR="009813BF">
        <w:lastRenderedPageBreak/>
        <w:t>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2CAFA0A2"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w:t>
      </w:r>
      <w:r w:rsidR="00FD0ED2">
        <w:t>,</w:t>
      </w:r>
      <w:r w:rsidR="00FC79A5">
        <w:t xml:space="preserve"> </w:t>
      </w:r>
      <w:r w:rsidR="00E95C17">
        <w:t>nhóm ≥60 tuổi chiếm tỷ lệ SDD cao nhất là 30,2%; nhóm</w:t>
      </w:r>
      <w:r w:rsidR="00622119">
        <w:t xml:space="preserve"> &lt;20 tuổi</w:t>
      </w:r>
      <w:r w:rsidR="00E95C17">
        <w:t xml:space="preserve"> </w:t>
      </w:r>
      <w:r w:rsidR="001C4E95">
        <w:t xml:space="preserve">chiếm </w:t>
      </w:r>
      <w:r w:rsidR="00E95C17">
        <w:t>tỷ lệ SDD thấp nhất là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w:t>
      </w:r>
      <w:r w:rsidR="00292CC4">
        <w:t xml:space="preserve">tỷ lệ </w:t>
      </w:r>
      <w:r w:rsidR="00E95C17">
        <w:t>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3D2C48FF"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2017BD">
        <w:t>,</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0ADCCB1B" w:rsidR="00E87856" w:rsidRDefault="00EB0DC2" w:rsidP="00E87856">
      <w:pPr>
        <w:spacing w:before="160"/>
      </w:pPr>
      <w:r>
        <w:t xml:space="preserve">Đánh giá </w:t>
      </w:r>
      <w:r w:rsidR="002D4AD7">
        <w:t>thực trạng</w:t>
      </w:r>
      <w:r w:rsidR="00963C75">
        <w:t xml:space="preserve">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w:t>
      </w:r>
      <w:r w:rsidR="007B2DB2">
        <w:t xml:space="preserve"> tương ứng</w:t>
      </w:r>
      <w:r w:rsidR="00945653">
        <w:t xml:space="preserve">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0EAFA377" w:rsidR="009A0A3F" w:rsidRDefault="00D61AE4" w:rsidP="0071454F">
      <w:pPr>
        <w:spacing w:before="160"/>
      </w:pPr>
      <w:r>
        <w:t>Đánh giá thực</w:t>
      </w:r>
      <w:r w:rsidR="00AF5FAF">
        <w:t xml:space="preserve">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4CFBC41A"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17846C9F"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chẩn đoán dưới 2 tháng.</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653735"/>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6230209F" w:rsidR="00944FC3" w:rsidRDefault="00944FC3" w:rsidP="00E86D14">
      <w:pPr>
        <w:tabs>
          <w:tab w:val="left" w:pos="2400"/>
        </w:tabs>
      </w:pPr>
      <w:r>
        <w:t xml:space="preserve">Đánh giá mối liên quan giữa nhóm tuổi </w:t>
      </w:r>
      <w:r w:rsidR="00FE4A3B">
        <w:t>và TTDD</w:t>
      </w:r>
      <w:r>
        <w:t xml:space="preserve"> theo BMI, </w:t>
      </w:r>
      <w:r w:rsidR="00FC7385">
        <w:t xml:space="preserve">nhóm ≥60 tuổi </w:t>
      </w:r>
      <w:r>
        <w:t>có tỷ lệ bệnh nhân SDD là 3</w:t>
      </w:r>
      <w:r w:rsidR="00FC7385">
        <w:t>1</w:t>
      </w:r>
      <w:r>
        <w:t xml:space="preserve">,7% </w:t>
      </w:r>
      <w:r w:rsidR="00E34776">
        <w:t>thấp</w:t>
      </w:r>
      <w:r>
        <w:t xml:space="preserve"> hơn nhóm </w:t>
      </w:r>
      <w:r w:rsidR="00FC7385">
        <w:t>nhóm &lt;60 tuổi</w:t>
      </w:r>
      <w:r>
        <w:t xml:space="preserve"> là 3</w:t>
      </w:r>
      <w:r w:rsidR="00FC7385">
        <w:t>5</w:t>
      </w:r>
      <w:r>
        <w:t xml:space="preserve">,7%; tuy nhiên, sự khác biệt không có ý nghĩa thống kê với p=0,628. </w:t>
      </w:r>
      <w:r w:rsidR="00DA2021">
        <w:t>Kết quả t</w:t>
      </w:r>
      <w:r w:rsidR="000C55E8">
        <w:t>ương tự</w:t>
      </w:r>
      <w:r w:rsidR="00DA2021">
        <w:t xml:space="preserve"> khi </w:t>
      </w:r>
      <w:r w:rsidR="00DA2021">
        <w:lastRenderedPageBreak/>
        <w:t>đánh giá mối liên quan giữa nhóm tuổi và TTDD</w:t>
      </w:r>
      <w:r w:rsidR="000C55E8">
        <w:t xml:space="preserve"> t</w:t>
      </w:r>
      <w:r>
        <w:t xml:space="preserve">heo SGA, nhóm </w:t>
      </w:r>
      <w:r w:rsidR="005430E8">
        <w:t>≥</w:t>
      </w:r>
      <w:r>
        <w:t>60 tuổi có tỷ lệ bệnh nhân SDD là</w:t>
      </w:r>
      <w:r w:rsidR="00FE2521">
        <w:t xml:space="preserve"> 29,3%</w:t>
      </w:r>
      <w:r>
        <w:t xml:space="preserve"> </w:t>
      </w:r>
      <w:r w:rsidR="005430E8">
        <w:t>thấp</w:t>
      </w:r>
      <w:r>
        <w:t xml:space="preserve"> hơn nhóm </w:t>
      </w:r>
      <w:r w:rsidR="005430E8">
        <w:t>&lt;</w:t>
      </w:r>
      <w:r>
        <w:t xml:space="preserve">60 tuổi là </w:t>
      </w:r>
      <w:r w:rsidR="00FE2521">
        <w:t>41,1%</w:t>
      </w:r>
      <w:r w:rsidR="00506A7F">
        <w:t>;</w:t>
      </w:r>
      <w:r>
        <w:t xml:space="preserve"> sự khác biệt có ý nghĩa thống kê với p=0,094.</w:t>
      </w:r>
    </w:p>
    <w:p w14:paraId="2311A19A" w14:textId="7D56B002"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w:t>
      </w:r>
      <w:r w:rsidR="00335B66">
        <w:t xml:space="preserve">thực trạng </w:t>
      </w:r>
      <w:r w:rsidR="001B0BAB" w:rsidRPr="001B0BAB">
        <w:t>SDD</w:t>
      </w:r>
      <w:r w:rsidR="001B0BAB">
        <w:t xml:space="preserve"> </w:t>
      </w:r>
      <w:r w:rsidR="001B0BAB" w:rsidRPr="001B0BAB">
        <w:t xml:space="preserve">theo SGA </w:t>
      </w:r>
      <w:r w:rsidR="00305ABD">
        <w:t>và</w:t>
      </w:r>
      <w:r w:rsidR="001B0BAB" w:rsidRPr="001B0BAB">
        <w:t xml:space="preserve">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w:t>
      </w:r>
      <w:r w:rsidR="00FF32A3">
        <w:t>với</w:t>
      </w:r>
      <w:r w:rsidR="00193314">
        <w:t xml:space="preserve"> </w:t>
      </w:r>
      <w:r w:rsidR="001B0BAB" w:rsidRPr="001B0BAB">
        <w:t>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5212E5">
        <w:t>,</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1A69FD">
        <w:t>trong</w:t>
      </w:r>
      <w:r w:rsidR="00E40896">
        <w:t xml:space="preserve"> nghiên cứu </w:t>
      </w:r>
      <w:r w:rsidR="001A69FD">
        <w:t>trên</w:t>
      </w:r>
      <w:r w:rsidR="00E40896">
        <w:t xml:space="preserve">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w:t>
      </w:r>
      <w:r w:rsidR="001C5646">
        <w:t>thực</w:t>
      </w:r>
      <w:r w:rsidR="001A1E4D">
        <w:t xml:space="preserve">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740E26">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 xml:space="preserve">65 tuổi </w:t>
      </w:r>
      <w:r w:rsidR="00740E26">
        <w:t xml:space="preserve">vớ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CA1195">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585646">
        <w:t>,</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19816547"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w:t>
      </w:r>
      <w:r w:rsidR="00D36B96">
        <w:t>TTDD</w:t>
      </w:r>
      <w:r w:rsidR="00304F9A">
        <w:t xml:space="preserve">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1E364536"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w:t>
      </w:r>
      <w:r w:rsidR="00C96D75">
        <w:t>thực</w:t>
      </w:r>
      <w:r w:rsidR="00153271">
        <w:t xml:space="preserve">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5714D8A1" w:rsidR="009C3EC8" w:rsidRDefault="00C815D3" w:rsidP="009C3EC8">
      <w:r>
        <w:t xml:space="preserve">Đánh giá mối liên quan giữa </w:t>
      </w:r>
      <w:r w:rsidR="00792A61">
        <w:t>địa dư</w:t>
      </w:r>
      <w:r>
        <w:t xml:space="preserve"> và TTDD theo BMI, tỷ lệ bệnh nhân</w:t>
      </w:r>
      <w:r w:rsidR="00FB763E">
        <w:t xml:space="preserve"> </w:t>
      </w:r>
      <w:r>
        <w:t>ở</w:t>
      </w:r>
      <w:r w:rsidR="00E85874">
        <w:t xml:space="preserve"> </w:t>
      </w:r>
      <w:r w:rsidR="00FF4776">
        <w:t>khu vực nông thôn và hải đảo</w:t>
      </w:r>
      <w:r>
        <w:t xml:space="preserve"> </w:t>
      </w:r>
      <w:r w:rsidR="00D549F9">
        <w:t>tỷ lệ</w:t>
      </w:r>
      <w:r w:rsidR="005D2A65">
        <w:t xml:space="preserve"> SDD</w:t>
      </w:r>
      <w:r>
        <w:t xml:space="preserve"> là</w:t>
      </w:r>
      <w:r w:rsidR="00FF4776">
        <w:t xml:space="preserve"> </w:t>
      </w:r>
      <w:r w:rsidR="00FF4776" w:rsidRPr="00D16334">
        <w:t>35</w:t>
      </w:r>
      <w:r w:rsidR="00FF4776">
        <w:t>,</w:t>
      </w:r>
      <w:r w:rsidR="00FF4776" w:rsidRPr="00D16334">
        <w:t>9%</w:t>
      </w:r>
      <w:r>
        <w:t xml:space="preserve"> </w:t>
      </w:r>
      <w:r w:rsidR="00553D35">
        <w:t>cao</w:t>
      </w:r>
      <w:r>
        <w:t xml:space="preserve"> hơn không đáng kể so với</w:t>
      </w:r>
      <w:r w:rsidR="00FF4776">
        <w:t xml:space="preserve"> thành thị</w:t>
      </w:r>
      <w:r>
        <w:t xml:space="preserve"> là</w:t>
      </w:r>
      <w:r w:rsidR="00FF4776">
        <w:t xml:space="preserve"> </w:t>
      </w:r>
      <w:r w:rsidR="00FF4776" w:rsidRPr="006B18A8">
        <w:t>32</w:t>
      </w:r>
      <w:r w:rsidR="00FF4776">
        <w:t>,</w:t>
      </w:r>
      <w:r w:rsidR="00FF4776" w:rsidRPr="006B18A8">
        <w:t>4%</w:t>
      </w:r>
      <w:r>
        <w:t xml:space="preserve">; sự khác biệt không có ý nghĩa thống kê với p=0,662. </w:t>
      </w:r>
      <w:r w:rsidR="00B10CA2">
        <w:t>Tương tự khi đánh giá theo</w:t>
      </w:r>
      <w:r>
        <w:t xml:space="preserve"> SGA, tỷ lệ bệnh nhân ở </w:t>
      </w:r>
      <w:r w:rsidR="00614A75">
        <w:t xml:space="preserve">khu vực nông thôn và hải đảo </w:t>
      </w:r>
      <w:r w:rsidR="00351BC8">
        <w:t>tỷ lệ</w:t>
      </w:r>
      <w:r w:rsidR="00210AF2">
        <w:t xml:space="preserve"> SDD</w:t>
      </w:r>
      <w:r>
        <w:t xml:space="preserve"> là</w:t>
      </w:r>
      <w:r w:rsidR="00614A75">
        <w:t xml:space="preserve"> </w:t>
      </w:r>
      <w:r w:rsidR="00614A75" w:rsidRPr="00D16334">
        <w:t>3</w:t>
      </w:r>
      <w:r w:rsidR="00614A75">
        <w:t>9,3</w:t>
      </w:r>
      <w:r w:rsidR="00614A75" w:rsidRPr="00D16334">
        <w:t>%</w:t>
      </w:r>
      <w:r>
        <w:t xml:space="preserve"> </w:t>
      </w:r>
      <w:r w:rsidR="00614A75">
        <w:t>cao</w:t>
      </w:r>
      <w:r>
        <w:t xml:space="preserve"> hơn không nhiều so với</w:t>
      </w:r>
      <w:r w:rsidR="00614A75">
        <w:t xml:space="preserve"> thành thị</w:t>
      </w:r>
      <w:r>
        <w:t xml:space="preserve"> là</w:t>
      </w:r>
      <w:r w:rsidR="00614A75">
        <w:t xml:space="preserve"> </w:t>
      </w:r>
      <w:r w:rsidR="00614A75" w:rsidRPr="006B18A8">
        <w:t>3</w:t>
      </w:r>
      <w:r w:rsidR="00614A75">
        <w:t>4,3</w:t>
      </w:r>
      <w:r w:rsidR="00614A75" w:rsidRPr="006B18A8">
        <w:t>%</w:t>
      </w:r>
      <w:r w:rsidR="00614A75">
        <w:t xml:space="preserve">; </w:t>
      </w:r>
      <w:r>
        <w:t>sự khác biệt không có ý nghĩa thống kê với p=0,497</w:t>
      </w:r>
      <w:r w:rsidR="002A4607">
        <w:t>.</w:t>
      </w:r>
    </w:p>
    <w:p w14:paraId="170AE355" w14:textId="76CB4FD4"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n quan giữa</w:t>
      </w:r>
      <w:r w:rsidR="00F70EC4">
        <w:t xml:space="preserve"> địa dư</w:t>
      </w:r>
      <w:r w:rsidR="00FF03CD">
        <w:t xml:space="preserve"> và TTDD</w:t>
      </w:r>
      <w:r w:rsidR="00C90BB3">
        <w:t xml:space="preserve">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792A61">
        <w:t>địa dư</w:t>
      </w:r>
      <w:r w:rsidR="008E3A45">
        <w:t xml:space="preserve"> </w:t>
      </w:r>
      <w:r w:rsidR="00FE4A3B">
        <w:t>và TTDD</w:t>
      </w:r>
      <w:r w:rsidR="008E3A45">
        <w:t xml:space="preserve">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7F0906">
        <w:t>cho kết quả</w:t>
      </w:r>
      <w:r w:rsidR="00A406B6">
        <w:t xml:space="preserve"> </w:t>
      </w:r>
      <w:r w:rsidR="0070311F">
        <w:t>p=</w:t>
      </w:r>
      <w:r w:rsidR="007A73DE">
        <w:t>0,242</w:t>
      </w:r>
      <w:r w:rsidR="0078034F">
        <w:t xml:space="preserve">, </w:t>
      </w:r>
      <w:r w:rsidR="00772C4E">
        <w:t>thấy</w:t>
      </w:r>
      <w:r w:rsidR="0078034F">
        <w:t xml:space="preserve"> rằng</w:t>
      </w:r>
      <w:r w:rsidR="00117201">
        <w:t xml:space="preserve"> không </w:t>
      </w:r>
      <w:r w:rsidR="00743DC4">
        <w:t>có</w:t>
      </w:r>
      <w:r w:rsidR="00117201">
        <w:t xml:space="preserve"> mối liên quan giữa </w:t>
      </w:r>
      <w:r w:rsidR="00813D7E">
        <w:t xml:space="preserve">các </w:t>
      </w:r>
      <w:r w:rsidR="00792A61">
        <w:t>địa dư</w:t>
      </w:r>
      <w:r w:rsidR="00117201">
        <w:t xml:space="preserve"> </w:t>
      </w:r>
      <w:r w:rsidR="00FE4A3B">
        <w:t>và 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0033F361" w:rsidR="004641CF" w:rsidRDefault="000F528D" w:rsidP="00B858F7">
      <w:pPr>
        <w:tabs>
          <w:tab w:val="left" w:pos="2400"/>
        </w:tabs>
      </w:pPr>
      <w:r>
        <w:t xml:space="preserve">Đánh giá mối liên quan giữa thời gian </w:t>
      </w:r>
      <w:r w:rsidR="00EC5FAA">
        <w:t>chẩn đoán</w:t>
      </w:r>
      <w:r>
        <w:t xml:space="preserve"> lao phổi </w:t>
      </w:r>
      <w:r w:rsidR="00FE4A3B">
        <w:t>và TTDD</w:t>
      </w:r>
      <w:r>
        <w:t xml:space="preserve"> theo BMI, bệnh nhân </w:t>
      </w:r>
      <w:r w:rsidR="00804001">
        <w:t xml:space="preserve">có </w:t>
      </w:r>
      <w:r>
        <w:t xml:space="preserve">thời gian </w:t>
      </w:r>
      <w:r w:rsidR="009E25E9">
        <w:t>chẩn đoán</w:t>
      </w:r>
      <w:r>
        <w:t xml:space="preserve"> bệnh </w:t>
      </w:r>
      <w:r w:rsidR="00D161E7">
        <w:t>từ</w:t>
      </w:r>
      <w:r>
        <w:t xml:space="preserve"> 2 tháng</w:t>
      </w:r>
      <w:r w:rsidR="00D161E7">
        <w:t xml:space="preserve"> trở lên</w:t>
      </w:r>
      <w:r>
        <w:t xml:space="preserve"> tỷ lệ SDD là </w:t>
      </w:r>
      <w:r w:rsidR="00AC4B72">
        <w:t>41,8</w:t>
      </w:r>
      <w:r w:rsidRPr="006B18A8">
        <w:t>%</w:t>
      </w:r>
      <w:r>
        <w:t xml:space="preserve"> </w:t>
      </w:r>
      <w:r w:rsidR="00B53794">
        <w:t>cao</w:t>
      </w:r>
      <w:r>
        <w:t xml:space="preserve"> hơn bệnh nhân có thời gian </w:t>
      </w:r>
      <w:r w:rsidR="00FC7513">
        <w:t>chẩn đoán bệnh</w:t>
      </w:r>
      <w:r>
        <w:t xml:space="preserve"> </w:t>
      </w:r>
      <w:r w:rsidR="00AB1A8F">
        <w:t>dưới</w:t>
      </w:r>
      <w:r>
        <w:t xml:space="preserve"> 2 tháng là </w:t>
      </w:r>
      <w:r w:rsidR="00AC4B72">
        <w:t>32</w:t>
      </w:r>
      <w:r>
        <w:t>,</w:t>
      </w:r>
      <w:r w:rsidR="00AC4B72">
        <w:t>3</w:t>
      </w:r>
      <w:r w:rsidRPr="00D16334">
        <w:t>%</w:t>
      </w:r>
      <w:r>
        <w:t xml:space="preserve">; tuy nhiên </w:t>
      </w:r>
      <w:r>
        <w:lastRenderedPageBreak/>
        <w:t>sự khác biệt không có ý nghĩa thống kê với p=0,250. T</w:t>
      </w:r>
      <w:r w:rsidR="007E2208">
        <w:t>ương tự khi đánh giá t</w:t>
      </w:r>
      <w:r>
        <w:t xml:space="preserve">heo SGA, bệnh nhân có thời gian </w:t>
      </w:r>
      <w:r w:rsidR="00FC7513">
        <w:t>chẩn đoán bệnh</w:t>
      </w:r>
      <w:r>
        <w:t xml:space="preserve"> </w:t>
      </w:r>
      <w:r w:rsidR="00A20B38">
        <w:t xml:space="preserve">từ </w:t>
      </w:r>
      <w:r w:rsidR="00A11885">
        <w:t>2 tháng</w:t>
      </w:r>
      <w:r w:rsidR="00A20B38">
        <w:t xml:space="preserve"> trở lên</w:t>
      </w:r>
      <w:r>
        <w:t xml:space="preserve"> tỷ lệ SDD là </w:t>
      </w:r>
      <w:r w:rsidR="0013614F">
        <w:t>45,5</w:t>
      </w:r>
      <w:r w:rsidRPr="006B18A8">
        <w:t>%</w:t>
      </w:r>
      <w:r w:rsidR="00777F7D">
        <w:t xml:space="preserve"> </w:t>
      </w:r>
      <w:r w:rsidR="0013614F">
        <w:t>cao</w:t>
      </w:r>
      <w:r>
        <w:t xml:space="preserve"> hơn bệnh nhân có thời gian </w:t>
      </w:r>
      <w:r w:rsidR="00FC7513">
        <w:t>chẩn đoán bệnh</w:t>
      </w:r>
      <w:r>
        <w:t xml:space="preserve"> </w:t>
      </w:r>
      <w:r w:rsidR="00A20B38">
        <w:t>dưới</w:t>
      </w:r>
      <w:r>
        <w:t xml:space="preserve"> 2 tháng là</w:t>
      </w:r>
      <w:r w:rsidR="00904C7F">
        <w:t xml:space="preserve"> 34</w:t>
      </w:r>
      <w:r>
        <w:t>,</w:t>
      </w:r>
      <w:r w:rsidR="00904C7F">
        <w:t>9</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38FB473B"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w:t>
      </w:r>
      <w:r w:rsidR="0079570B">
        <w:t xml:space="preserve">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05A4223F"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w:t>
      </w:r>
      <w:r w:rsidR="00A06DC4">
        <w:t>,</w:t>
      </w:r>
      <w:r w:rsidR="001917E0">
        <w:t xml:space="preserve"> bệnh nhân có triệu chứng sốt tỷ lệ SDD là 47,6</w:t>
      </w:r>
      <w:r w:rsidR="001917E0" w:rsidRPr="006B18A8">
        <w:t>%</w:t>
      </w:r>
      <w:r w:rsidR="001917E0">
        <w:t xml:space="preserve"> cao hơn so với bệnh nhân không có </w:t>
      </w:r>
      <w:r w:rsidR="001917E0">
        <w:lastRenderedPageBreak/>
        <w:t>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6775521E" w14:textId="77777777" w:rsidR="00670B14"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p>
    <w:p w14:paraId="3ADB7EA0" w14:textId="0D789EEB" w:rsidR="00785707" w:rsidRDefault="00785707" w:rsidP="00785707">
      <w:pPr>
        <w:tabs>
          <w:tab w:val="left" w:pos="2400"/>
        </w:tabs>
        <w:spacing w:before="160"/>
      </w:pPr>
      <w:r>
        <w:t>Có thể thấy bệnh nhân lao</w:t>
      </w:r>
      <w:r w:rsidR="00103455">
        <w:t xml:space="preserve"> phổi</w:t>
      </w:r>
      <w:r>
        <w:t xml:space="preserve"> có triệu chứng sốt thì </w:t>
      </w:r>
      <w:r w:rsidR="002A7FCE">
        <w:t>tỷ lệ</w:t>
      </w:r>
      <w:r w:rsidR="00217F6A">
        <w:t xml:space="preserve"> SDD</w:t>
      </w:r>
      <w:r>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0F06985A" w:rsidR="00EC4CEA" w:rsidRPr="000A0108" w:rsidRDefault="00BB255C" w:rsidP="000A0108">
      <w:pPr>
        <w:jc w:val="left"/>
      </w:pPr>
      <w:r>
        <w:t xml:space="preserve">Đánh giá mối liên quan giữa mức độ tổn thương trên phim X-quang phổi </w:t>
      </w:r>
      <w:r w:rsidR="00FE4A3B">
        <w:t>và TTDD</w:t>
      </w:r>
      <w:r>
        <w:t xml:space="preserve"> theo BMI, bệnh nhân tổn thương phổi độ I</w:t>
      </w:r>
      <w:r w:rsidR="00815B04">
        <w:t>I và III</w:t>
      </w:r>
      <w:r>
        <w:t xml:space="preserve"> trên phim X-quang tỷ lệ SDD là </w:t>
      </w:r>
      <w:r w:rsidR="00717999">
        <w:t>43,5</w:t>
      </w:r>
      <w:r w:rsidR="00717999" w:rsidRPr="00D16334">
        <w:t>%</w:t>
      </w:r>
      <w:r w:rsidR="007C6161">
        <w:t xml:space="preserve"> cao</w:t>
      </w:r>
      <w:r>
        <w:t xml:space="preserve"> hơn bệnh nhân tổn thương phổi độ I trên phim X-quang là </w:t>
      </w:r>
      <w:r w:rsidR="00717999" w:rsidRPr="00946903">
        <w:t>19</w:t>
      </w:r>
      <w:r w:rsidR="00717999">
        <w:t>,</w:t>
      </w:r>
      <w:r w:rsidR="00717999" w:rsidRPr="00946903">
        <w:t>8</w:t>
      </w:r>
      <w:r w:rsidR="00717999" w:rsidRPr="006B18A8">
        <w:t>%</w:t>
      </w:r>
      <w:r>
        <w:t xml:space="preserve">; </w:t>
      </w:r>
      <w:r w:rsidR="007012CF">
        <w:t>OR=</w:t>
      </w:r>
      <w:r w:rsidR="007012CF">
        <w:rPr>
          <w:sz w:val="27"/>
          <w:szCs w:val="27"/>
        </w:rPr>
        <w:t>3</w:t>
      </w:r>
      <w:r w:rsidR="007012CF" w:rsidRPr="002013A9">
        <w:rPr>
          <w:sz w:val="27"/>
          <w:szCs w:val="27"/>
        </w:rPr>
        <w:t>,</w:t>
      </w:r>
      <w:r w:rsidR="007012CF">
        <w:rPr>
          <w:sz w:val="27"/>
          <w:szCs w:val="27"/>
        </w:rPr>
        <w:t xml:space="preserve">121 </w:t>
      </w:r>
      <w:r w:rsidR="007012CF" w:rsidRPr="002013A9">
        <w:rPr>
          <w:sz w:val="27"/>
          <w:szCs w:val="27"/>
        </w:rPr>
        <w:t>(</w:t>
      </w:r>
      <w:r w:rsidR="007012CF">
        <w:rPr>
          <w:sz w:val="27"/>
          <w:szCs w:val="27"/>
        </w:rPr>
        <w:t>95% CI: 1</w:t>
      </w:r>
      <w:r w:rsidR="007012CF" w:rsidRPr="002013A9">
        <w:rPr>
          <w:sz w:val="27"/>
          <w:szCs w:val="27"/>
        </w:rPr>
        <w:t>,</w:t>
      </w:r>
      <w:r w:rsidR="007012CF">
        <w:rPr>
          <w:sz w:val="27"/>
          <w:szCs w:val="27"/>
        </w:rPr>
        <w:t>722</w:t>
      </w:r>
      <w:r w:rsidR="007012CF" w:rsidRPr="002013A9">
        <w:rPr>
          <w:sz w:val="27"/>
          <w:szCs w:val="27"/>
        </w:rPr>
        <w:t>-</w:t>
      </w:r>
      <w:r w:rsidR="007012CF">
        <w:rPr>
          <w:sz w:val="27"/>
          <w:szCs w:val="27"/>
        </w:rPr>
        <w:t>5</w:t>
      </w:r>
      <w:r w:rsidR="007012CF" w:rsidRPr="002013A9">
        <w:rPr>
          <w:sz w:val="27"/>
          <w:szCs w:val="27"/>
        </w:rPr>
        <w:t>,</w:t>
      </w:r>
      <w:r w:rsidR="007012CF">
        <w:rPr>
          <w:sz w:val="27"/>
          <w:szCs w:val="27"/>
        </w:rPr>
        <w:t>656</w:t>
      </w:r>
      <w:r w:rsidR="007012CF" w:rsidRPr="002013A9">
        <w:rPr>
          <w:sz w:val="27"/>
          <w:szCs w:val="27"/>
        </w:rPr>
        <w:t>)</w:t>
      </w:r>
      <w:r>
        <w:t xml:space="preserve">; sự khác biệt có ý nghĩa thống kê với p&lt;0,001. Tương tự </w:t>
      </w:r>
      <w:r w:rsidR="00200166">
        <w:t xml:space="preserve">khi đánh giá </w:t>
      </w:r>
      <w:r>
        <w:t>theo SGA, bệnh nhân tổn thương phổi độ I</w:t>
      </w:r>
      <w:r w:rsidR="00935145">
        <w:t>I và III</w:t>
      </w:r>
      <w:r>
        <w:t xml:space="preserve"> trên phim X-quang có tỷ lệ SDD là </w:t>
      </w:r>
      <w:r w:rsidR="008938FA">
        <w:t>44,2</w:t>
      </w:r>
      <w:r w:rsidR="00CC3C20">
        <w:t>%</w:t>
      </w:r>
      <w:r>
        <w:t xml:space="preserve"> </w:t>
      </w:r>
      <w:r w:rsidR="000D09EF">
        <w:t>cao</w:t>
      </w:r>
      <w:r>
        <w:t xml:space="preserve"> hơn bệnh nhân tổn thương phổi độ </w:t>
      </w:r>
      <w:r w:rsidR="00E80FE8">
        <w:t>I</w:t>
      </w:r>
      <w:r>
        <w:t xml:space="preserve"> trên phim X-quang là </w:t>
      </w:r>
      <w:r w:rsidR="008938FA">
        <w:t>26</w:t>
      </w:r>
      <w:r w:rsidRPr="00D16334">
        <w:t>%</w:t>
      </w:r>
      <w:r>
        <w:t>; OR=</w:t>
      </w:r>
      <w:r w:rsidR="000A0108">
        <w:t>2,246 (95% CI: 1,288-3,915)</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CF53FBC"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872C14">
        <w:t>,</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xml:space="preserve">, sự khác </w:t>
      </w:r>
      <w:r w:rsidR="00990751">
        <w:lastRenderedPageBreak/>
        <w:t>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w:t>
      </w:r>
      <w:r w:rsidR="00004487">
        <w:t>K</w:t>
      </w:r>
      <w:r w:rsidR="00884BEA">
        <w:t>ết quả</w:t>
      </w:r>
      <w:r w:rsidR="00004487">
        <w:t xml:space="preserve"> nghiên cứu trên khác so với nghiên cứu của chúng tôi</w:t>
      </w:r>
      <w:r w:rsidR="00884BEA">
        <w:t xml:space="preserve"> bởi tác giả Dương Quang Tuấn nghiên cứu trên đối tượng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7CA85ADE"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tỷ lệ SDD là </w:t>
      </w:r>
      <w:r>
        <w:t>45</w:t>
      </w:r>
      <w:r w:rsidRPr="00BB0F55">
        <w:t>,</w:t>
      </w:r>
      <w:r>
        <w:t>9</w:t>
      </w:r>
      <w:r w:rsidRPr="00BB0F55">
        <w:t>%</w:t>
      </w:r>
      <w:r>
        <w:t xml:space="preserve"> cao hơn so với </w:t>
      </w:r>
      <w:r w:rsidRPr="00BB0F55">
        <w:t>bệnh nhân</w:t>
      </w:r>
      <w:r>
        <w:t xml:space="preserve"> không</w:t>
      </w:r>
      <w:r w:rsidR="00A20A63">
        <w:t xml:space="preserve"> có</w:t>
      </w:r>
      <w:r w:rsidRPr="00BB0F55">
        <w:t xml:space="preserve"> tổn thương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14DD39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7538E6FF" w:rsidR="00427E75" w:rsidRDefault="00427E75" w:rsidP="00427E75">
      <w:pPr>
        <w:pStyle w:val="Heading3"/>
      </w:pPr>
      <w:r>
        <w:t>4.2.1</w:t>
      </w:r>
      <w:r w:rsidR="00501B9F">
        <w:t>0</w:t>
      </w:r>
      <w:r>
        <w:t>. Mối liên quan giữa</w:t>
      </w:r>
      <w:r w:rsidR="00834AA1">
        <w:t xml:space="preserve"> thiếu máu</w:t>
      </w:r>
      <w:r>
        <w:t xml:space="preserve"> và </w:t>
      </w:r>
      <w:r w:rsidR="00FE649D">
        <w:t>thực trạng dinh dưỡng</w:t>
      </w:r>
    </w:p>
    <w:p w14:paraId="6E960C86" w14:textId="17223579" w:rsidR="004607D2" w:rsidRDefault="00854644" w:rsidP="004607D2">
      <w:r>
        <w:t>Đánh giá mối liên quan giữa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w:t>
      </w:r>
      <w:r w:rsidR="00912FCC">
        <w:lastRenderedPageBreak/>
        <w:t xml:space="preserve">cho thấy bệnh nhân lao phổi mới có thiếu máu </w:t>
      </w:r>
      <w:r w:rsidR="0050522A">
        <w:t xml:space="preserve">thì </w:t>
      </w:r>
      <w:r w:rsidR="00912FCC">
        <w:t>nguy cơ SDD cao hơn</w:t>
      </w:r>
      <w:r>
        <w:t xml:space="preserve">. </w:t>
      </w:r>
      <w:r w:rsidR="00221264">
        <w:t>Kết quả t</w:t>
      </w:r>
      <w:r>
        <w:t xml:space="preserve">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022B12E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6DC28656"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hiếu máu </w:t>
      </w:r>
      <w:r w:rsidR="00976416">
        <w:t>thì</w:t>
      </w:r>
      <w:r w:rsidR="00F56B4F">
        <w:t xml:space="preserve"> nguy cơ SDD cao hơn</w:t>
      </w:r>
      <w:r w:rsidR="00CE7196">
        <w:t xml:space="preserve"> </w:t>
      </w:r>
      <w:r w:rsidR="00976416">
        <w:t>những bệnh nhân không có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1AE87847"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 xml:space="preserve">số lượng bạch cầu </w:t>
      </w:r>
      <w:r w:rsidR="00546045">
        <w:t>≥</w:t>
      </w:r>
      <w:r>
        <w:t xml:space="preserve">12 G/L tỷ lệ SDD là </w:t>
      </w:r>
      <w:r w:rsidR="001D3210">
        <w:t>48,8</w:t>
      </w:r>
      <w:r w:rsidRPr="006B18A8">
        <w:t>%</w:t>
      </w:r>
      <w:r>
        <w:t xml:space="preserve"> </w:t>
      </w:r>
      <w:r w:rsidR="00A210FE">
        <w:t>cao</w:t>
      </w:r>
      <w:r>
        <w:t xml:space="preserve"> hơn bệnh nhân số lượng bạch cầu </w:t>
      </w:r>
      <w:r w:rsidR="00546045">
        <w:t>&lt;</w:t>
      </w:r>
      <w:r>
        <w:t xml:space="preserve">12 G/L là </w:t>
      </w:r>
      <w:r w:rsidR="001D3210">
        <w:t>31</w:t>
      </w:r>
      <w:r>
        <w:t>,</w:t>
      </w:r>
      <w:r w:rsidR="001D3210">
        <w:t>6</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w:t>
      </w:r>
      <w:r w:rsidR="00A210FE">
        <w:t>≥</w:t>
      </w:r>
      <w:r w:rsidR="00830C7A">
        <w:t xml:space="preserve">12 G/L </w:t>
      </w:r>
      <w:r w:rsidR="00EB6DAF">
        <w:t>có</w:t>
      </w:r>
      <w:r w:rsidR="00830C7A">
        <w:t xml:space="preserve"> tỷ lệ</w:t>
      </w:r>
      <w:r w:rsidR="005C778C">
        <w:t xml:space="preserve"> SDD</w:t>
      </w:r>
      <w:r w:rsidR="00830C7A">
        <w:t xml:space="preserve"> là </w:t>
      </w:r>
      <w:r w:rsidR="00773979">
        <w:t>51,2</w:t>
      </w:r>
      <w:r w:rsidR="00773979" w:rsidRPr="00D16334">
        <w:t>%</w:t>
      </w:r>
      <w:r w:rsidR="00773979">
        <w:t xml:space="preserve"> </w:t>
      </w:r>
      <w:r w:rsidR="002E10A0">
        <w:t>cao</w:t>
      </w:r>
      <w:r w:rsidR="00830C7A">
        <w:t xml:space="preserve"> hơn bệnh nhân lao phổi mới số lượng bạch cầu </w:t>
      </w:r>
      <w:r w:rsidR="00A210FE">
        <w:t>&lt;</w:t>
      </w:r>
      <w:r w:rsidR="00830C7A">
        <w:t xml:space="preserve">12 G/L </w:t>
      </w:r>
      <w:r w:rsidR="00A84A71">
        <w:t>tỷ lệ SDD là</w:t>
      </w:r>
      <w:r w:rsidR="00830C7A">
        <w:t xml:space="preserve"> </w:t>
      </w:r>
      <w:r w:rsidR="00773979">
        <w:t>34,4</w:t>
      </w:r>
      <w:r w:rsidR="00773979" w:rsidRPr="006B18A8">
        <w:t>%</w:t>
      </w:r>
      <w:r w:rsidR="00830C7A">
        <w:t>; tuy nhiên sự khác biệt không có ý nghĩa thống kê với p=0,064.</w:t>
      </w:r>
    </w:p>
    <w:p w14:paraId="2430447F" w14:textId="0CCC7C69" w:rsidR="004B3994" w:rsidRDefault="00427E75" w:rsidP="00427E75">
      <w:pPr>
        <w:pStyle w:val="Heading3"/>
      </w:pPr>
      <w:r>
        <w:t>4.2.1</w:t>
      </w:r>
      <w:r w:rsidR="00501B9F">
        <w:t>2</w:t>
      </w:r>
      <w:r>
        <w:t xml:space="preserve">. Mối liên quan giữa </w:t>
      </w:r>
      <w:r w:rsidR="00C737BE">
        <w:t>kháng thuốc</w:t>
      </w:r>
      <w:r w:rsidR="00FE7324">
        <w:t xml:space="preserve"> điều trị lao</w:t>
      </w:r>
      <w:r>
        <w:t xml:space="preserve"> và </w:t>
      </w:r>
      <w:r w:rsidR="00FE649D">
        <w:t>thực trạng dinh dưỡng</w:t>
      </w:r>
    </w:p>
    <w:p w14:paraId="21144AEB" w14:textId="4BB6CE50" w:rsidR="00C10DAE" w:rsidRDefault="00346AF4" w:rsidP="00A07671">
      <w:r>
        <w:t xml:space="preserve">Đánh giá mối liên quan giữa </w:t>
      </w:r>
      <w:r w:rsidR="00C737BE">
        <w:t>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rsidR="00C737BE">
        <w:t>kháng thuốc</w:t>
      </w:r>
      <w:r w:rsidR="000759D8">
        <w:t xml:space="preserve"> điều trị lao tỷ </w:t>
      </w:r>
      <w:r w:rsidR="000759D8">
        <w:lastRenderedPageBreak/>
        <w:t>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653736"/>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7E00F32" w:rsidR="00E13A45" w:rsidRDefault="00DE719E" w:rsidP="001E7354">
      <w:r>
        <w:t xml:space="preserve">- </w:t>
      </w:r>
      <w:r w:rsidR="00C47DE7">
        <w:t>Theo BMI,</w:t>
      </w:r>
      <w:r w:rsidR="00EC5671" w:rsidRPr="00EC5671">
        <w:t xml:space="preserve"> </w:t>
      </w:r>
      <w:r w:rsidR="00EC5671" w:rsidRPr="002E1B85">
        <w:t>SDD</w:t>
      </w:r>
      <w:r w:rsidR="000118F2">
        <w:t xml:space="preserve"> và không SDD có tỷ lệ lần lượt</w:t>
      </w:r>
      <w:r w:rsidR="00EC5671" w:rsidRPr="002E1B85">
        <w:t xml:space="preserve"> là 34,4%</w:t>
      </w:r>
      <w:r w:rsidR="000118F2">
        <w:t xml:space="preserve"> và </w:t>
      </w:r>
      <w:r w:rsidR="002E1B85" w:rsidRPr="002E1B85">
        <w:t>65,6%</w:t>
      </w:r>
      <w:r w:rsidR="00BA6D73">
        <w:t>.</w:t>
      </w:r>
      <w:r w:rsidR="004E2269">
        <w:t xml:space="preserve"> </w:t>
      </w:r>
      <w:r w:rsidR="00EC5671">
        <w:t>T</w:t>
      </w:r>
      <w:r w:rsidR="002E1B85" w:rsidRPr="002E1B85">
        <w:t xml:space="preserve">rong </w:t>
      </w:r>
      <w:r w:rsidR="001B6B20">
        <w:t>số</w:t>
      </w:r>
      <w:r w:rsidR="00040E0D">
        <w:t xml:space="preserve"> 86</w:t>
      </w:r>
      <w:r w:rsidR="002E1B85" w:rsidRPr="002E1B85">
        <w:t xml:space="preserve"> </w:t>
      </w:r>
      <w:r w:rsidR="00EC5671">
        <w:t xml:space="preserve">bệnh nhân có </w:t>
      </w:r>
      <w:r w:rsidR="000E3C14">
        <w:t>SDD</w:t>
      </w:r>
      <w:r w:rsidR="003A2FE4">
        <w:t>, SDD</w:t>
      </w:r>
      <w:r w:rsidR="000E3C14">
        <w:t xml:space="preserve"> độ I</w:t>
      </w:r>
      <w:r w:rsidR="006D0850">
        <w:t>, độ II và độ III</w:t>
      </w:r>
      <w:r w:rsidR="000E3C14">
        <w:t xml:space="preserve"> c</w:t>
      </w:r>
      <w:r w:rsidR="00101959">
        <w:t>ó</w:t>
      </w:r>
      <w:r w:rsidR="000E3C14">
        <w:t xml:space="preserve"> tỷ lệ </w:t>
      </w:r>
      <w:r w:rsidR="00966364">
        <w:t>lần lượt</w:t>
      </w:r>
      <w:r w:rsidR="004C2623">
        <w:t xml:space="preserve"> là</w:t>
      </w:r>
      <w:r w:rsidR="000E3C14">
        <w:t xml:space="preserve"> 50%; 25,6%</w:t>
      </w:r>
      <w:r w:rsidR="00966364">
        <w:t xml:space="preserve"> </w:t>
      </w:r>
      <w:r w:rsidR="000E3C14">
        <w:t>và 24,4%.</w:t>
      </w:r>
    </w:p>
    <w:p w14:paraId="1B4E620F" w14:textId="3317E04F" w:rsidR="00C910FD" w:rsidRDefault="00DE719E" w:rsidP="001E7354">
      <w:r>
        <w:t xml:space="preserve">- </w:t>
      </w:r>
      <w:r w:rsidR="00155BA5">
        <w:t xml:space="preserve">Theo SGA, </w:t>
      </w:r>
      <w:r w:rsidR="00650436">
        <w:t>SDD và không SDD</w:t>
      </w:r>
      <w:r w:rsidR="00F20E3B">
        <w:t xml:space="preserve"> </w:t>
      </w:r>
      <w:r w:rsidR="00B432A3">
        <w:t>có</w:t>
      </w:r>
      <w:r w:rsidR="00F20E3B">
        <w:t xml:space="preserve"> tỷ lệ lần lượt</w:t>
      </w:r>
      <w:r w:rsidR="00650436">
        <w:t xml:space="preserve"> là</w:t>
      </w:r>
      <w:r w:rsidR="00F20E3B">
        <w:t xml:space="preserve"> 37,2% và</w:t>
      </w:r>
      <w:r w:rsidR="00650436">
        <w:t xml:space="preserve"> 62,8%. Trong số</w:t>
      </w:r>
      <w:r w:rsidR="00E05876">
        <w:t xml:space="preserve"> 93</w:t>
      </w:r>
      <w:r w:rsidR="00650436">
        <w:t xml:space="preserve"> bệnh nhân có SDD, </w:t>
      </w:r>
      <w:r w:rsidR="004159FF">
        <w:t>SGA B và SGA C c</w:t>
      </w:r>
      <w:r w:rsidR="00E80894">
        <w:t>ó</w:t>
      </w:r>
      <w:r w:rsidR="004159FF">
        <w:t xml:space="preserve"> </w:t>
      </w:r>
      <w:r w:rsidR="00C448F6">
        <w:t>tỷ lệ</w:t>
      </w:r>
      <w:r w:rsidR="00296C68">
        <w:t xml:space="preserve"> lần lượt</w:t>
      </w:r>
      <w:r w:rsidR="00E80894">
        <w:t xml:space="preserve"> là</w:t>
      </w:r>
      <w:r w:rsidR="00296C68">
        <w:t xml:space="preserve"> </w:t>
      </w:r>
      <w:r w:rsidR="006D5D20">
        <w:t>8</w:t>
      </w:r>
      <w:r w:rsidR="00296C68">
        <w:t>6% và</w:t>
      </w:r>
      <w:r w:rsidR="00C448F6">
        <w:t xml:space="preserve"> </w:t>
      </w:r>
      <w:r w:rsidR="004159FF">
        <w:t>14%.</w:t>
      </w:r>
    </w:p>
    <w:p w14:paraId="11145F3B" w14:textId="7EE35D9C" w:rsidR="006E7281" w:rsidRDefault="00894612" w:rsidP="001E7354">
      <w:r>
        <w:t>- N</w:t>
      </w:r>
      <w:r w:rsidR="006D3E7D" w:rsidRPr="006D3E7D">
        <w:t>hóm ≥60 tuổi tỷ lệ SDD cao nhất</w:t>
      </w:r>
      <w:r w:rsidR="00015163">
        <w:t xml:space="preserve">, </w:t>
      </w:r>
      <w:r w:rsidR="006D3E7D" w:rsidRPr="006D3E7D">
        <w:t>nhóm</w:t>
      </w:r>
      <w:r w:rsidR="006E7281">
        <w:t xml:space="preserve"> </w:t>
      </w:r>
      <w:r w:rsidR="006E7281" w:rsidRPr="006D3E7D">
        <w:t>&lt;20 tuổi</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38178C49" w:rsidR="00691F68" w:rsidRDefault="003B77F0" w:rsidP="001E7354">
      <w:r>
        <w:t xml:space="preserve">- </w:t>
      </w:r>
      <w:r w:rsidR="002916E4">
        <w:t>L</w:t>
      </w:r>
      <w:r w:rsidR="0072591F">
        <w:t>ao động tự do có tỷ lệ SDD cao nhất</w:t>
      </w:r>
      <w:r w:rsidR="00BD581C">
        <w:t>.</w:t>
      </w:r>
    </w:p>
    <w:p w14:paraId="69F0D168" w14:textId="505563AD" w:rsidR="00294B5F" w:rsidRDefault="00D25807" w:rsidP="001E7354">
      <w:r>
        <w:t>- N</w:t>
      </w:r>
      <w:r w:rsidR="00F80BB1">
        <w:t xml:space="preserve">ông thôn </w:t>
      </w:r>
      <w:r w:rsidR="002C2579">
        <w:t>có tỷ lệ SDD c</w:t>
      </w:r>
      <w:r w:rsidR="007E4635">
        <w:t>a</w:t>
      </w:r>
      <w:r w:rsidR="002C2579">
        <w:t xml:space="preserve">o </w:t>
      </w:r>
      <w:r w:rsidR="00140C2A">
        <w:t>nhất</w:t>
      </w:r>
      <w:r w:rsidR="00294B5F">
        <w:t>.</w:t>
      </w:r>
    </w:p>
    <w:p w14:paraId="71CF735B" w14:textId="6E6F77DB" w:rsidR="00775E53" w:rsidRDefault="008468EE" w:rsidP="001E7354">
      <w:r>
        <w:t xml:space="preserve">- </w:t>
      </w:r>
      <w:r w:rsidR="00775E53">
        <w:t>B</w:t>
      </w:r>
      <w:r w:rsidR="002030A0" w:rsidRPr="002030A0">
        <w:t xml:space="preserve">ệnh nhân </w:t>
      </w:r>
      <w:r w:rsidR="00A46287">
        <w:t>có</w:t>
      </w:r>
      <w:r w:rsidR="00DA5D61">
        <w:t xml:space="preserve"> kèm theo bệnh lý mạn tính</w:t>
      </w:r>
      <w:r w:rsidR="001836F0">
        <w:t xml:space="preserve"> </w:t>
      </w:r>
      <w:r w:rsidR="009E3847">
        <w:t>thường có SDD độ I theo BMI và SGA B theo SGA.</w:t>
      </w:r>
    </w:p>
    <w:p w14:paraId="02249FFC" w14:textId="0C5C20AE" w:rsidR="004E3E77" w:rsidRDefault="00A10080" w:rsidP="001E7354">
      <w:r>
        <w:t>-</w:t>
      </w:r>
      <w:r w:rsidR="00C20102">
        <w:t xml:space="preserve"> B</w:t>
      </w:r>
      <w:r w:rsidR="00A6267A">
        <w:t xml:space="preserve">ệnh nhân </w:t>
      </w:r>
      <w:r w:rsidR="00194B92">
        <w:t xml:space="preserve">chẩn đoán </w:t>
      </w:r>
      <w:r w:rsidR="009756C7">
        <w:t>l</w:t>
      </w:r>
      <w:r w:rsidR="00EE7D38">
        <w:t>ao phổi</w:t>
      </w:r>
      <w:r w:rsidR="009756C7">
        <w:t xml:space="preserve"> mới</w:t>
      </w:r>
      <w:r w:rsidR="00EE7D38">
        <w:t xml:space="preserve"> </w:t>
      </w:r>
      <w:r w:rsidR="00C034B1">
        <w:t>dưới 2 tháng</w:t>
      </w:r>
      <w:r w:rsidR="00EE7D38">
        <w:t xml:space="preserve"> có tỷ lệ SDD cao nhất</w:t>
      </w:r>
      <w:r w:rsidR="00C034B1">
        <w:t>.</w:t>
      </w:r>
    </w:p>
    <w:p w14:paraId="348E58CA" w14:textId="0A9FA94B"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393ED374" w:rsidR="001F6F73" w:rsidRPr="00F01826" w:rsidRDefault="00852BFD" w:rsidP="00F01826">
      <w:pPr>
        <w:jc w:val="left"/>
        <w:rPr>
          <w:sz w:val="27"/>
          <w:szCs w:val="27"/>
        </w:rPr>
      </w:pPr>
      <w:r>
        <w:lastRenderedPageBreak/>
        <w:t xml:space="preserve">- </w:t>
      </w:r>
      <w:r w:rsidR="00E011D5">
        <w:t>Nghề nghiệp</w:t>
      </w:r>
      <w:r w:rsidR="00F01826">
        <w:t xml:space="preserve"> lao động tự do</w:t>
      </w:r>
      <w:r w:rsidR="005C67EA">
        <w:t xml:space="preserve"> theo BMI </w:t>
      </w:r>
      <w:r w:rsidR="00051099">
        <w:t>có</w:t>
      </w:r>
      <w:r w:rsidR="00E3687B">
        <w:t xml:space="preserve"> </w:t>
      </w:r>
      <w:r w:rsidR="00E3687B" w:rsidRPr="0055371F">
        <w:t>OR=</w:t>
      </w:r>
      <w:r w:rsidR="00E3687B">
        <w:t>1</w:t>
      </w:r>
      <w:r w:rsidR="00E3687B" w:rsidRPr="0055371F">
        <w:t>,</w:t>
      </w:r>
      <w:r w:rsidR="00E3687B">
        <w:t>823 (95% CI:</w:t>
      </w:r>
      <w:r w:rsidR="00E3687B" w:rsidRPr="0055371F">
        <w:t xml:space="preserve"> </w:t>
      </w:r>
      <w:r w:rsidR="00E3687B" w:rsidRPr="00E06DEC">
        <w:rPr>
          <w:sz w:val="27"/>
          <w:szCs w:val="27"/>
        </w:rPr>
        <w:t>1,076-3,090</w:t>
      </w:r>
      <w:r w:rsidR="00E3687B">
        <w:rPr>
          <w:sz w:val="27"/>
          <w:szCs w:val="27"/>
        </w:rPr>
        <w:t>)</w:t>
      </w:r>
      <w:r w:rsidR="001F5C97">
        <w:rPr>
          <w:sz w:val="27"/>
          <w:szCs w:val="27"/>
        </w:rPr>
        <w:t>; p=0,035</w:t>
      </w:r>
      <w:r w:rsidR="0020506E">
        <w:t>.</w:t>
      </w:r>
    </w:p>
    <w:p w14:paraId="356C320A" w14:textId="6DACB03F" w:rsidR="00E011D5" w:rsidRDefault="00E011D5" w:rsidP="00E011D5">
      <w:r>
        <w:t>- Triệu chứng sốt</w:t>
      </w:r>
      <w:r w:rsidR="002B3460">
        <w:t xml:space="preserve"> theo SGA </w:t>
      </w:r>
      <w:r w:rsidR="00051099">
        <w:t>có</w:t>
      </w:r>
      <w:r w:rsidR="002B3460">
        <w:t xml:space="preserve"> OR=2,456 (95% CI: 1,448-4,165); p=0,001</w:t>
      </w:r>
      <w:r w:rsidR="0020506E">
        <w:t>.</w:t>
      </w:r>
    </w:p>
    <w:p w14:paraId="26D071D2" w14:textId="11A67455" w:rsidR="00E011D5" w:rsidRDefault="00E011D5" w:rsidP="00E011D5">
      <w:r>
        <w:t>- Mức độ tổn thương nặng trên phim X-quang</w:t>
      </w:r>
      <w:r w:rsidR="008A4D78">
        <w:t xml:space="preserve"> theo BMI </w:t>
      </w:r>
      <w:r w:rsidR="00051099">
        <w:t>có</w:t>
      </w:r>
      <w:r w:rsidR="008A4D78">
        <w:t xml:space="preserve"> OR=</w:t>
      </w:r>
      <w:r w:rsidR="008A4D78">
        <w:rPr>
          <w:sz w:val="27"/>
          <w:szCs w:val="27"/>
        </w:rPr>
        <w:t>3</w:t>
      </w:r>
      <w:r w:rsidR="008A4D78" w:rsidRPr="002013A9">
        <w:rPr>
          <w:sz w:val="27"/>
          <w:szCs w:val="27"/>
        </w:rPr>
        <w:t>,</w:t>
      </w:r>
      <w:r w:rsidR="008A4D78">
        <w:rPr>
          <w:sz w:val="27"/>
          <w:szCs w:val="27"/>
        </w:rPr>
        <w:t xml:space="preserve">121 </w:t>
      </w:r>
      <w:r w:rsidR="008A4D78" w:rsidRPr="002013A9">
        <w:rPr>
          <w:sz w:val="27"/>
          <w:szCs w:val="27"/>
        </w:rPr>
        <w:t>(</w:t>
      </w:r>
      <w:r w:rsidR="008A4D78">
        <w:rPr>
          <w:sz w:val="27"/>
          <w:szCs w:val="27"/>
        </w:rPr>
        <w:t>95% CI: 1</w:t>
      </w:r>
      <w:r w:rsidR="008A4D78" w:rsidRPr="002013A9">
        <w:rPr>
          <w:sz w:val="27"/>
          <w:szCs w:val="27"/>
        </w:rPr>
        <w:t>,</w:t>
      </w:r>
      <w:r w:rsidR="008A4D78">
        <w:rPr>
          <w:sz w:val="27"/>
          <w:szCs w:val="27"/>
        </w:rPr>
        <w:t>722</w:t>
      </w:r>
      <w:r w:rsidR="008A4D78" w:rsidRPr="002013A9">
        <w:rPr>
          <w:sz w:val="27"/>
          <w:szCs w:val="27"/>
        </w:rPr>
        <w:t>-</w:t>
      </w:r>
      <w:r w:rsidR="008A4D78">
        <w:rPr>
          <w:sz w:val="27"/>
          <w:szCs w:val="27"/>
        </w:rPr>
        <w:t>5</w:t>
      </w:r>
      <w:r w:rsidR="008A4D78" w:rsidRPr="002013A9">
        <w:rPr>
          <w:sz w:val="27"/>
          <w:szCs w:val="27"/>
        </w:rPr>
        <w:t>,</w:t>
      </w:r>
      <w:r w:rsidR="008A4D78">
        <w:rPr>
          <w:sz w:val="27"/>
          <w:szCs w:val="27"/>
        </w:rPr>
        <w:t>656</w:t>
      </w:r>
      <w:r w:rsidR="008A4D78" w:rsidRPr="002013A9">
        <w:rPr>
          <w:sz w:val="27"/>
          <w:szCs w:val="27"/>
        </w:rPr>
        <w:t>)</w:t>
      </w:r>
      <w:r w:rsidR="008A4D78">
        <w:t xml:space="preserve">; p&lt;0,001 và theo SGA </w:t>
      </w:r>
      <w:r w:rsidR="00051099">
        <w:t xml:space="preserve">có </w:t>
      </w:r>
      <w:r w:rsidR="00464B9B" w:rsidRPr="00464B9B">
        <w:t>OR=2,246 (95% CI: 1,288-3,915); p=0,006</w:t>
      </w:r>
      <w:r w:rsidR="00464B9B">
        <w:t>.</w:t>
      </w:r>
    </w:p>
    <w:p w14:paraId="2E078F24" w14:textId="175998C3" w:rsidR="00E011D5" w:rsidRDefault="00E011D5" w:rsidP="00DE0B1B">
      <w:r>
        <w:t>- Tổn thương có hang trên phim X-quang</w:t>
      </w:r>
      <w:r w:rsidR="00DE0B1B">
        <w:t xml:space="preserve"> theo BMI có OR=3,220</w:t>
      </w:r>
      <w:r w:rsidR="00DE0B1B" w:rsidRPr="00BB0F55">
        <w:t xml:space="preserve"> </w:t>
      </w:r>
      <w:r w:rsidR="00DE0B1B">
        <w:t>(95% CI:</w:t>
      </w:r>
      <w:r w:rsidR="00DE0B1B" w:rsidRPr="00BB0F55">
        <w:t xml:space="preserve"> </w:t>
      </w:r>
      <w:r w:rsidR="00DE0B1B">
        <w:t>1,834-5,654);</w:t>
      </w:r>
      <w:r w:rsidR="00DE0B1B" w:rsidRPr="00BB0F55">
        <w:t xml:space="preserve"> </w:t>
      </w:r>
      <w:r w:rsidR="00DE0B1B">
        <w:t>p&lt;</w:t>
      </w:r>
      <w:r w:rsidR="00DE0B1B" w:rsidRPr="00BB0F55">
        <w:t>0,001</w:t>
      </w:r>
      <w:r w:rsidR="00DE0B1B">
        <w:t xml:space="preserve"> và theo SGA</w:t>
      </w:r>
      <w:r w:rsidR="00DE0B1B" w:rsidRPr="00BB0F55">
        <w:t xml:space="preserve"> </w:t>
      </w:r>
      <w:r w:rsidR="00DE0B1B">
        <w:t>có OR=2,301 (95% CI:</w:t>
      </w:r>
      <w:r w:rsidR="00DE0B1B" w:rsidRPr="00BB0F55">
        <w:t xml:space="preserve"> </w:t>
      </w:r>
      <w:r w:rsidR="00DE0B1B">
        <w:t>1,350-3,922);</w:t>
      </w:r>
      <w:r w:rsidR="00DE0B1B" w:rsidRPr="00BB0F55">
        <w:t xml:space="preserve"> </w:t>
      </w:r>
      <w:r w:rsidR="00DE0B1B">
        <w:t>p=</w:t>
      </w:r>
      <w:r w:rsidR="00DE0B1B" w:rsidRPr="00BB0F55">
        <w:t>0,003.</w:t>
      </w:r>
    </w:p>
    <w:p w14:paraId="36106F86" w14:textId="44D8FEA0" w:rsidR="006A45CE" w:rsidRDefault="00E011D5" w:rsidP="006A45CE">
      <w:r>
        <w:t>- Tình trạng có thiếu máu</w:t>
      </w:r>
      <w:r w:rsidR="006A45CE">
        <w:t xml:space="preserve"> theo BMI có OR=2,546 (95% CI: 1,444-4,489); p=0,002 và theo SGA có OR=1,779 (95% CI: 1,040-3,041); p=0,047.</w:t>
      </w:r>
    </w:p>
    <w:p w14:paraId="0530ECD2" w14:textId="2F9329FE" w:rsidR="00E011D5" w:rsidRPr="00751236" w:rsidRDefault="00E011D5" w:rsidP="00E011D5"/>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653737"/>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871634">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222268DA" w14:textId="77777777" w:rsidR="006A5DE3" w:rsidRPr="006A5DE3" w:rsidRDefault="00021ACD" w:rsidP="006A5DE3">
      <w:pPr>
        <w:pStyle w:val="EndNoteBibliography"/>
        <w:spacing w:after="0"/>
        <w:ind w:left="720" w:hanging="720"/>
      </w:pPr>
      <w:r>
        <w:fldChar w:fldCharType="begin"/>
      </w:r>
      <w:r>
        <w:instrText xml:space="preserve"> ADDIN EN.REFLIST </w:instrText>
      </w:r>
      <w:r>
        <w:fldChar w:fldCharType="separate"/>
      </w:r>
      <w:r w:rsidR="006A5DE3" w:rsidRPr="006A5DE3">
        <w:t>1.</w:t>
      </w:r>
      <w:r w:rsidR="006A5DE3" w:rsidRPr="006A5DE3">
        <w:tab/>
        <w:t>Bộ Y Tế (2020), Quyết định 1314/QĐ-BYT về việc ban hành Hướng dẫn chẩn đoán, điều trị và dự phòng bệnh lao, Bộ Y Tế.</w:t>
      </w:r>
    </w:p>
    <w:p w14:paraId="04EDE8CE" w14:textId="77777777" w:rsidR="006A5DE3" w:rsidRPr="006A5DE3" w:rsidRDefault="006A5DE3" w:rsidP="006A5DE3">
      <w:pPr>
        <w:pStyle w:val="EndNoteBibliography"/>
        <w:spacing w:after="0"/>
        <w:ind w:left="720" w:hanging="720"/>
      </w:pPr>
      <w:r w:rsidRPr="006A5DE3">
        <w:t>2.</w:t>
      </w:r>
      <w:r w:rsidRPr="006A5DE3">
        <w:tab/>
        <w:t>World Health Organization (2022), Global Tuberculosis Report 2022.</w:t>
      </w:r>
    </w:p>
    <w:p w14:paraId="4BCF0DE2" w14:textId="77777777" w:rsidR="006A5DE3" w:rsidRPr="006A5DE3" w:rsidRDefault="006A5DE3" w:rsidP="006A5DE3">
      <w:pPr>
        <w:pStyle w:val="EndNoteBibliography"/>
        <w:spacing w:after="0"/>
        <w:ind w:left="720" w:hanging="720"/>
      </w:pPr>
      <w:r w:rsidRPr="006A5DE3">
        <w:t>3.</w:t>
      </w:r>
      <w:r w:rsidRPr="006A5DE3">
        <w:tab/>
        <w:t xml:space="preserve">B. E. Feleke, T. E. Feleke và F. Biadglegne (2019), "Nutritional status of tuberculosis patients, a comparative cross-sectional study", </w:t>
      </w:r>
      <w:r w:rsidRPr="006A5DE3">
        <w:rPr>
          <w:i/>
        </w:rPr>
        <w:t>BMC Pulm Med</w:t>
      </w:r>
      <w:r w:rsidRPr="006A5DE3">
        <w:t>, 19(1), 182.</w:t>
      </w:r>
    </w:p>
    <w:p w14:paraId="7DD9F21A" w14:textId="77777777" w:rsidR="006A5DE3" w:rsidRPr="006A5DE3" w:rsidRDefault="006A5DE3" w:rsidP="006A5DE3">
      <w:pPr>
        <w:pStyle w:val="EndNoteBibliography"/>
        <w:spacing w:after="0"/>
        <w:ind w:left="720" w:hanging="720"/>
      </w:pPr>
      <w:r w:rsidRPr="006A5DE3">
        <w:t>4.</w:t>
      </w:r>
      <w:r w:rsidRPr="006A5DE3">
        <w:tab/>
        <w:t>World Health Organization (2013), Nutritional care and support for patients with tuberculosis.</w:t>
      </w:r>
    </w:p>
    <w:p w14:paraId="769D8672" w14:textId="77777777" w:rsidR="006A5DE3" w:rsidRPr="006A5DE3" w:rsidRDefault="006A5DE3" w:rsidP="006A5DE3">
      <w:pPr>
        <w:pStyle w:val="EndNoteBibliography"/>
        <w:spacing w:after="0"/>
        <w:ind w:left="720" w:hanging="720"/>
      </w:pPr>
      <w:r w:rsidRPr="006A5DE3">
        <w:t>5.</w:t>
      </w:r>
      <w:r w:rsidRPr="006A5DE3">
        <w:tab/>
        <w:t xml:space="preserve">S. Miyata, M. Tanaka và D. Ihaku (2011), "Subjective global assessment in patients with pulmonary tuberculosis", </w:t>
      </w:r>
      <w:r w:rsidRPr="006A5DE3">
        <w:rPr>
          <w:i/>
        </w:rPr>
        <w:t>Nutr Clin Pract</w:t>
      </w:r>
      <w:r w:rsidRPr="006A5DE3">
        <w:t>, 26(1), 55-60.</w:t>
      </w:r>
    </w:p>
    <w:p w14:paraId="53819982" w14:textId="77777777" w:rsidR="006A5DE3" w:rsidRPr="006A5DE3" w:rsidRDefault="006A5DE3" w:rsidP="006A5DE3">
      <w:pPr>
        <w:pStyle w:val="EndNoteBibliography"/>
        <w:spacing w:after="0"/>
        <w:ind w:left="720" w:hanging="720"/>
      </w:pPr>
      <w:r w:rsidRPr="006A5DE3">
        <w:t>6.</w:t>
      </w:r>
      <w:r w:rsidRPr="006A5DE3">
        <w:tab/>
        <w:t xml:space="preserve">A. Badawi, B. Gregg và D. Vasileva (2020), "Systematic analysis for the relationship between obesity and tuberculosis", </w:t>
      </w:r>
      <w:r w:rsidRPr="006A5DE3">
        <w:rPr>
          <w:i/>
        </w:rPr>
        <w:t>Public Health</w:t>
      </w:r>
      <w:r w:rsidRPr="006A5DE3">
        <w:t>, 186, 246-256.</w:t>
      </w:r>
    </w:p>
    <w:p w14:paraId="1A8A054D" w14:textId="77777777" w:rsidR="006A5DE3" w:rsidRPr="006A5DE3" w:rsidRDefault="006A5DE3" w:rsidP="006A5DE3">
      <w:pPr>
        <w:pStyle w:val="EndNoteBibliography"/>
        <w:spacing w:after="0"/>
        <w:ind w:left="720" w:hanging="720"/>
      </w:pPr>
      <w:r w:rsidRPr="006A5DE3">
        <w:t>7.</w:t>
      </w:r>
      <w:r w:rsidRPr="006A5DE3">
        <w:tab/>
        <w:t xml:space="preserve">Somnath Das và các cộng sự (2018), "A study of nutritional assessment of newly diagnosed tuberculosis patients in a tertiary care hospital of Tripura, India", </w:t>
      </w:r>
      <w:r w:rsidRPr="006A5DE3">
        <w:rPr>
          <w:i/>
        </w:rPr>
        <w:t>International Journal of Research in Medical Sciences</w:t>
      </w:r>
      <w:r w:rsidRPr="006A5DE3">
        <w:t>, 6, 1382.</w:t>
      </w:r>
    </w:p>
    <w:p w14:paraId="6CB22B85" w14:textId="77777777" w:rsidR="006A5DE3" w:rsidRPr="006A5DE3" w:rsidRDefault="006A5DE3" w:rsidP="006A5DE3">
      <w:pPr>
        <w:pStyle w:val="EndNoteBibliography"/>
        <w:spacing w:after="0"/>
        <w:ind w:left="720" w:hanging="720"/>
      </w:pPr>
      <w:r w:rsidRPr="006A5DE3">
        <w:t>8.</w:t>
      </w:r>
      <w:r w:rsidRPr="006A5DE3">
        <w:tab/>
        <w:t xml:space="preserve">D. C. Macallan và các cộng sự (1998), "Whole body protein metabolism in human pulmonary tuberculosis and undernutrition: evidence for anabolic block in tuberculosis", </w:t>
      </w:r>
      <w:r w:rsidRPr="006A5DE3">
        <w:rPr>
          <w:i/>
        </w:rPr>
        <w:t>Clin Sci (Lond)</w:t>
      </w:r>
      <w:r w:rsidRPr="006A5DE3">
        <w:t>, 94(3), 321-31.</w:t>
      </w:r>
    </w:p>
    <w:p w14:paraId="245002B3" w14:textId="77777777" w:rsidR="006A5DE3" w:rsidRPr="006A5DE3" w:rsidRDefault="006A5DE3" w:rsidP="006A5DE3">
      <w:pPr>
        <w:pStyle w:val="EndNoteBibliography"/>
        <w:spacing w:after="0"/>
        <w:ind w:left="720" w:hanging="720"/>
      </w:pPr>
      <w:r w:rsidRPr="006A5DE3">
        <w:t>9.</w:t>
      </w:r>
      <w:r w:rsidRPr="006A5DE3">
        <w:tab/>
        <w:t xml:space="preserve">D. C. Macallan (1999), "Malnutrition in tuberculosis", </w:t>
      </w:r>
      <w:r w:rsidRPr="006A5DE3">
        <w:rPr>
          <w:i/>
        </w:rPr>
        <w:t>Diagn Microbiol Infect Dis</w:t>
      </w:r>
      <w:r w:rsidRPr="006A5DE3">
        <w:t>, 34(2), 153-7.</w:t>
      </w:r>
    </w:p>
    <w:p w14:paraId="6D0C7418" w14:textId="77777777" w:rsidR="006A5DE3" w:rsidRPr="006A5DE3" w:rsidRDefault="006A5DE3" w:rsidP="006A5DE3">
      <w:pPr>
        <w:pStyle w:val="EndNoteBibliography"/>
        <w:spacing w:after="0"/>
        <w:ind w:left="720" w:hanging="720"/>
      </w:pPr>
      <w:r w:rsidRPr="006A5DE3">
        <w:t>10.</w:t>
      </w:r>
      <w:r w:rsidRPr="006A5DE3">
        <w:tab/>
        <w:t xml:space="preserve">Đoàn Duy Tân (2021), "Tỉ lệ suy dinh dưỡng và yếu tố liên quan trên bệnh nhân lao phổi tại Bệnh viện Phạm Ngọc Thạch", </w:t>
      </w:r>
      <w:r w:rsidRPr="006A5DE3">
        <w:rPr>
          <w:i/>
        </w:rPr>
        <w:t>Y Học TP. Hồ Chí Minh</w:t>
      </w:r>
      <w:r w:rsidRPr="006A5DE3">
        <w:t>, 25, 148-152.</w:t>
      </w:r>
    </w:p>
    <w:p w14:paraId="2FEBD8CB" w14:textId="77777777" w:rsidR="006A5DE3" w:rsidRPr="006A5DE3" w:rsidRDefault="006A5DE3" w:rsidP="006A5DE3">
      <w:pPr>
        <w:pStyle w:val="EndNoteBibliography"/>
        <w:spacing w:after="0"/>
        <w:ind w:left="720" w:hanging="720"/>
      </w:pPr>
      <w:r w:rsidRPr="006A5DE3">
        <w:t>11.</w:t>
      </w:r>
      <w:r w:rsidRPr="006A5DE3">
        <w:tab/>
        <w:t xml:space="preserve">Lê Thị Thủy và các cộng sự (2019), "Đặc điểm lao phổi ở người bệnh điều trị tại khoa Lao hô hấp, Bệnh viện Phổi Trung ương năm 2018", </w:t>
      </w:r>
      <w:r w:rsidRPr="006A5DE3">
        <w:rPr>
          <w:i/>
        </w:rPr>
        <w:t>Tạp chí Y học Việt Nam</w:t>
      </w:r>
      <w:r w:rsidRPr="006A5DE3">
        <w:t>, 8(2), 149-153.</w:t>
      </w:r>
    </w:p>
    <w:p w14:paraId="1AB38E5F" w14:textId="77777777" w:rsidR="006A5DE3" w:rsidRPr="006A5DE3" w:rsidRDefault="006A5DE3" w:rsidP="006A5DE3">
      <w:pPr>
        <w:pStyle w:val="EndNoteBibliography"/>
        <w:spacing w:after="0"/>
        <w:ind w:left="720" w:hanging="720"/>
      </w:pPr>
      <w:r w:rsidRPr="006A5DE3">
        <w:t>12.</w:t>
      </w:r>
      <w:r w:rsidRPr="006A5DE3">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A5DE3">
        <w:rPr>
          <w:i/>
        </w:rPr>
        <w:t>Tạp chí Y học Việt Nam</w:t>
      </w:r>
      <w:r w:rsidRPr="006A5DE3">
        <w:t>, 8(2), 226-230.</w:t>
      </w:r>
    </w:p>
    <w:p w14:paraId="6C37AD3A" w14:textId="77777777" w:rsidR="006A5DE3" w:rsidRPr="006A5DE3" w:rsidRDefault="006A5DE3" w:rsidP="006A5DE3">
      <w:pPr>
        <w:pStyle w:val="EndNoteBibliography"/>
        <w:spacing w:after="0"/>
        <w:ind w:left="720" w:hanging="720"/>
      </w:pPr>
      <w:r w:rsidRPr="006A5DE3">
        <w:t>13.</w:t>
      </w:r>
      <w:r w:rsidRPr="006A5DE3">
        <w:tab/>
        <w:t xml:space="preserve">L. M. Gurung và các cộng sự (2018), "Dietary Practice and Nutritional Status of Tuberculosis Patients in Pokhara: A Cross Sectional Study", </w:t>
      </w:r>
      <w:r w:rsidRPr="006A5DE3">
        <w:rPr>
          <w:i/>
        </w:rPr>
        <w:t>Front Nutr</w:t>
      </w:r>
      <w:r w:rsidRPr="006A5DE3">
        <w:t>, 5, 63.</w:t>
      </w:r>
    </w:p>
    <w:p w14:paraId="33A8922B" w14:textId="77777777" w:rsidR="006A5DE3" w:rsidRPr="006A5DE3" w:rsidRDefault="006A5DE3" w:rsidP="006A5DE3">
      <w:pPr>
        <w:pStyle w:val="EndNoteBibliography"/>
        <w:spacing w:after="0"/>
        <w:ind w:left="720" w:hanging="720"/>
      </w:pPr>
      <w:r w:rsidRPr="006A5DE3">
        <w:lastRenderedPageBreak/>
        <w:t>14.</w:t>
      </w:r>
      <w:r w:rsidRPr="006A5DE3">
        <w:tab/>
        <w:t xml:space="preserve">Trần Văn Sáng và Lê Ngọc Hưng (2014), </w:t>
      </w:r>
      <w:r w:rsidRPr="006A5DE3">
        <w:rPr>
          <w:i/>
        </w:rPr>
        <w:t>Bệnh học lao</w:t>
      </w:r>
      <w:r w:rsidRPr="006A5DE3">
        <w:t>, Nhà xuất bản Y học.</w:t>
      </w:r>
    </w:p>
    <w:p w14:paraId="3AF514C1" w14:textId="77777777" w:rsidR="006A5DE3" w:rsidRPr="006A5DE3" w:rsidRDefault="006A5DE3" w:rsidP="006A5DE3">
      <w:pPr>
        <w:pStyle w:val="EndNoteBibliography"/>
        <w:spacing w:after="0"/>
        <w:ind w:left="720" w:hanging="720"/>
      </w:pPr>
      <w:r w:rsidRPr="006A5DE3">
        <w:t>15.</w:t>
      </w:r>
      <w:r w:rsidRPr="006A5DE3">
        <w:tab/>
        <w:t xml:space="preserve">V. Schiza và các cộng sự (2022), "Impact of the COVID-19 pandemic on TB infection testing", </w:t>
      </w:r>
      <w:r w:rsidRPr="006A5DE3">
        <w:rPr>
          <w:i/>
        </w:rPr>
        <w:t>Int J Tuberc Lung Dis</w:t>
      </w:r>
      <w:r w:rsidRPr="006A5DE3">
        <w:t>, 26(2), 174-176.</w:t>
      </w:r>
    </w:p>
    <w:p w14:paraId="51AB67E9" w14:textId="77777777" w:rsidR="006A5DE3" w:rsidRPr="006A5DE3" w:rsidRDefault="006A5DE3" w:rsidP="006A5DE3">
      <w:pPr>
        <w:pStyle w:val="EndNoteBibliography"/>
        <w:spacing w:after="0"/>
        <w:ind w:left="720" w:hanging="720"/>
      </w:pPr>
      <w:r w:rsidRPr="006A5DE3">
        <w:t>16.</w:t>
      </w:r>
      <w:r w:rsidRPr="006A5DE3">
        <w:tab/>
        <w:t>Lê Thị Ba (2015), "Nghiên cứu đặc điểm lâm sàng, cận lâm sàng ở bệnh nhân nghi lao phổi tại Trung tâm hô hấp Bệnh viện Bạch Mai".</w:t>
      </w:r>
    </w:p>
    <w:p w14:paraId="05C31C8A" w14:textId="77777777" w:rsidR="006A5DE3" w:rsidRPr="006A5DE3" w:rsidRDefault="006A5DE3" w:rsidP="006A5DE3">
      <w:pPr>
        <w:pStyle w:val="EndNoteBibliography"/>
        <w:spacing w:after="0"/>
        <w:ind w:left="720" w:hanging="720"/>
      </w:pPr>
      <w:r w:rsidRPr="006A5DE3">
        <w:t>17.</w:t>
      </w:r>
      <w:r w:rsidRPr="006A5DE3">
        <w:tab/>
        <w:t xml:space="preserve">Phạm Thị Ánh Tuyết (2017), </w:t>
      </w:r>
      <w:r w:rsidRPr="006A5DE3">
        <w:rPr>
          <w:i/>
        </w:rPr>
        <w:t>Nghiên cứu đặc điểm lâm sàng, cận lâm sàng và kết quả nuôi cấy trực khuẩn lao bằng MGIT, Loewenstein-Jensen ở bệnh nhân lao phổi mới AFB âm tính tại Bệnh viện 74 Trung Ương</w:t>
      </w:r>
      <w:r w:rsidRPr="006A5DE3">
        <w:t>, Luận văn Bác sĩ chuyên khoa cấp II, Trường Đại học Y Dược Hải Phòng.</w:t>
      </w:r>
    </w:p>
    <w:p w14:paraId="41E3ABCE" w14:textId="77777777" w:rsidR="006A5DE3" w:rsidRPr="006A5DE3" w:rsidRDefault="006A5DE3" w:rsidP="006A5DE3">
      <w:pPr>
        <w:pStyle w:val="EndNoteBibliography"/>
        <w:spacing w:after="0"/>
        <w:ind w:left="720" w:hanging="720"/>
      </w:pPr>
      <w:r w:rsidRPr="006A5DE3">
        <w:t>18.</w:t>
      </w:r>
      <w:r w:rsidRPr="006A5DE3">
        <w:tab/>
        <w:t xml:space="preserve">Phạm Thị Ánh Tuyết (2017), "Đặc điểm lâm sàng, cận lâm sàng và hình ảnh chụp cắt lớp vi tính lồng ngực ở bệnh nhân lao phổi mới AFB âm tính", </w:t>
      </w:r>
      <w:r w:rsidRPr="006A5DE3">
        <w:rPr>
          <w:i/>
        </w:rPr>
        <w:t>Tạp chí Y học Việt Nam</w:t>
      </w:r>
      <w:r w:rsidRPr="006A5DE3">
        <w:t>, 460(2), 159-161.</w:t>
      </w:r>
    </w:p>
    <w:p w14:paraId="5AA9D86D" w14:textId="77777777" w:rsidR="006A5DE3" w:rsidRPr="006A5DE3" w:rsidRDefault="006A5DE3" w:rsidP="006A5DE3">
      <w:pPr>
        <w:pStyle w:val="EndNoteBibliography"/>
        <w:spacing w:after="0"/>
        <w:ind w:left="720" w:hanging="720"/>
      </w:pPr>
      <w:r w:rsidRPr="006A5DE3">
        <w:t>19.</w:t>
      </w:r>
      <w:r w:rsidRPr="006A5DE3">
        <w:tab/>
        <w:t xml:space="preserve">B. Hussien và các cộng sự (2019), "Nutritional deficiency and associated factors among new pulmonary tuberculosis patients of Bale Zone Hospitals, southeast Ethiopia", </w:t>
      </w:r>
      <w:r w:rsidRPr="006A5DE3">
        <w:rPr>
          <w:i/>
        </w:rPr>
        <w:t>BMC Res Notes</w:t>
      </w:r>
      <w:r w:rsidRPr="006A5DE3">
        <w:t>, 12(1), 751.</w:t>
      </w:r>
    </w:p>
    <w:p w14:paraId="45A3ECBF" w14:textId="77777777" w:rsidR="006A5DE3" w:rsidRPr="006A5DE3" w:rsidRDefault="006A5DE3" w:rsidP="006A5DE3">
      <w:pPr>
        <w:pStyle w:val="EndNoteBibliography"/>
        <w:spacing w:after="0"/>
        <w:ind w:left="720" w:hanging="720"/>
      </w:pPr>
      <w:r w:rsidRPr="006A5DE3">
        <w:t>20.</w:t>
      </w:r>
      <w:r w:rsidRPr="006A5DE3">
        <w:tab/>
        <w:t xml:space="preserve">Lê Trọng Thạch (2016), </w:t>
      </w:r>
      <w:r w:rsidRPr="006A5DE3">
        <w:rPr>
          <w:i/>
        </w:rPr>
        <w:t>Nghiên cứu đặc điểm lâm sàng, cận lâm sàng và kết quả nuôi cấy đờm tìm vi khuẩn lao bằng phương pháp MGIT ở bệnh nhân lao phổi AFB âm tính, tại Bệnh viện 71 Trung Ương năm 2014-2016</w:t>
      </w:r>
      <w:r w:rsidRPr="006A5DE3">
        <w:t>, Luận văn Bác sĩ chuyên khoa cấp 2, Trường Đại học Y Dược Hải Phòng.</w:t>
      </w:r>
    </w:p>
    <w:p w14:paraId="05D7D0FB" w14:textId="77777777" w:rsidR="006A5DE3" w:rsidRPr="006A5DE3" w:rsidRDefault="006A5DE3" w:rsidP="006A5DE3">
      <w:pPr>
        <w:pStyle w:val="EndNoteBibliography"/>
        <w:spacing w:after="0"/>
        <w:ind w:left="720" w:hanging="720"/>
      </w:pPr>
      <w:r w:rsidRPr="006A5DE3">
        <w:t>21.</w:t>
      </w:r>
      <w:r w:rsidRPr="006A5DE3">
        <w:tab/>
        <w:t xml:space="preserve">B. A. Rahimi và các cộng sự (2020), "Treatment outcome of tuberculosis treatment regimens in Kandahar, Afghanistan", </w:t>
      </w:r>
      <w:r w:rsidRPr="006A5DE3">
        <w:rPr>
          <w:i/>
        </w:rPr>
        <w:t>Indian J Tuberc</w:t>
      </w:r>
      <w:r w:rsidRPr="006A5DE3">
        <w:t>, 67(1), 87-93.</w:t>
      </w:r>
    </w:p>
    <w:p w14:paraId="518EDF53" w14:textId="77777777" w:rsidR="006A5DE3" w:rsidRPr="006A5DE3" w:rsidRDefault="006A5DE3" w:rsidP="006A5DE3">
      <w:pPr>
        <w:pStyle w:val="EndNoteBibliography"/>
        <w:spacing w:after="0"/>
        <w:ind w:left="720" w:hanging="720"/>
      </w:pPr>
      <w:r w:rsidRPr="006A5DE3">
        <w:t>22.</w:t>
      </w:r>
      <w:r w:rsidRPr="006A5DE3">
        <w:tab/>
        <w:t xml:space="preserve">H. Kaur, N. Pandhi và N. C. Kajal (2022), "A prospective study of the clinical profile of hemoptysis and its correlation with radiological and microbiological findings", </w:t>
      </w:r>
      <w:r w:rsidRPr="006A5DE3">
        <w:rPr>
          <w:i/>
        </w:rPr>
        <w:t>Int J Mycobacteriol</w:t>
      </w:r>
      <w:r w:rsidRPr="006A5DE3">
        <w:t>, 11(4), 394-399.</w:t>
      </w:r>
    </w:p>
    <w:p w14:paraId="0730C519" w14:textId="77777777" w:rsidR="006A5DE3" w:rsidRPr="006A5DE3" w:rsidRDefault="006A5DE3" w:rsidP="006A5DE3">
      <w:pPr>
        <w:pStyle w:val="EndNoteBibliography"/>
        <w:spacing w:after="0"/>
        <w:ind w:left="720" w:hanging="720"/>
      </w:pPr>
      <w:r w:rsidRPr="006A5DE3">
        <w:t>23.</w:t>
      </w:r>
      <w:r w:rsidRPr="006A5DE3">
        <w:tab/>
        <w:t xml:space="preserve">Vũ Thị Vân Anh (2021), </w:t>
      </w:r>
      <w:r w:rsidRPr="006A5DE3">
        <w:rPr>
          <w:i/>
        </w:rPr>
        <w:t>Đặc điểm lâm sàng, cận lâm sàng và mô bệnh học ở bệnh nhân lao phổi có mảnh sinh thiết nuôi cấy trong môi trường lỏng dương tính với Mycobacterium tuberculosis</w:t>
      </w:r>
      <w:r w:rsidRPr="006A5DE3">
        <w:t>, Luận văn thạc sĩ Y học, Trường Đại học Y Hà Nội.</w:t>
      </w:r>
    </w:p>
    <w:p w14:paraId="13627815" w14:textId="77777777" w:rsidR="006A5DE3" w:rsidRPr="006A5DE3" w:rsidRDefault="006A5DE3" w:rsidP="006A5DE3">
      <w:pPr>
        <w:pStyle w:val="EndNoteBibliography"/>
        <w:spacing w:after="0"/>
        <w:ind w:left="720" w:hanging="720"/>
      </w:pPr>
      <w:r w:rsidRPr="006A5DE3">
        <w:t>24.</w:t>
      </w:r>
      <w:r w:rsidRPr="006A5DE3">
        <w:tab/>
        <w:t xml:space="preserve">Nguyễn Thị Phượng (2017), </w:t>
      </w:r>
      <w:r w:rsidRPr="006A5DE3">
        <w:rPr>
          <w:i/>
        </w:rPr>
        <w:t>Đặc điểm lâm sàng, cận lâm sàng và tính kháng thuốc chống lao hàng 1 của vi khuẩn ở bệnh nhân lao phổi tại Bệnh viện Phổi Trung Ương năm 2016-2017</w:t>
      </w:r>
      <w:r w:rsidRPr="006A5DE3">
        <w:t>, Luận văn Bác sĩ chuyên khoa cấp 2, Đại học Y Hà Nội.</w:t>
      </w:r>
    </w:p>
    <w:p w14:paraId="3C0260B7" w14:textId="77777777" w:rsidR="006A5DE3" w:rsidRPr="006A5DE3" w:rsidRDefault="006A5DE3" w:rsidP="006A5DE3">
      <w:pPr>
        <w:pStyle w:val="EndNoteBibliography"/>
        <w:spacing w:after="0"/>
        <w:ind w:left="720" w:hanging="720"/>
      </w:pPr>
      <w:r w:rsidRPr="006A5DE3">
        <w:t>25.</w:t>
      </w:r>
      <w:r w:rsidRPr="006A5DE3">
        <w:tab/>
        <w:t xml:space="preserve">Chương trình Chống lao Quốc gia (2018), </w:t>
      </w:r>
      <w:r w:rsidRPr="006A5DE3">
        <w:rPr>
          <w:i/>
        </w:rPr>
        <w:t>Hướng dẫn thực hành chuẩn xét nghiệm vi khuẩn lao</w:t>
      </w:r>
      <w:r w:rsidRPr="006A5DE3">
        <w:t>, Bộ Y tế.</w:t>
      </w:r>
    </w:p>
    <w:p w14:paraId="6F06FB2E" w14:textId="77777777" w:rsidR="006A5DE3" w:rsidRPr="006A5DE3" w:rsidRDefault="006A5DE3" w:rsidP="006A5DE3">
      <w:pPr>
        <w:pStyle w:val="EndNoteBibliography"/>
        <w:spacing w:after="0"/>
        <w:ind w:left="720" w:hanging="720"/>
      </w:pPr>
      <w:r w:rsidRPr="006A5DE3">
        <w:lastRenderedPageBreak/>
        <w:t>26.</w:t>
      </w:r>
      <w:r w:rsidRPr="006A5DE3">
        <w:tab/>
        <w:t xml:space="preserve">Nguyễn Viết Nhung (2022), </w:t>
      </w:r>
      <w:r w:rsidRPr="006A5DE3">
        <w:rPr>
          <w:i/>
        </w:rPr>
        <w:t>Bệnh lao và tiến trình chấm dứt bệnh lao</w:t>
      </w:r>
      <w:r w:rsidRPr="006A5DE3">
        <w:t>, Nhà xuất bản Y học, Hà Nội, 71.</w:t>
      </w:r>
    </w:p>
    <w:p w14:paraId="7ECF40F5" w14:textId="77777777" w:rsidR="006A5DE3" w:rsidRPr="006A5DE3" w:rsidRDefault="006A5DE3" w:rsidP="006A5DE3">
      <w:pPr>
        <w:pStyle w:val="EndNoteBibliography"/>
        <w:spacing w:after="0"/>
        <w:ind w:left="720" w:hanging="720"/>
      </w:pPr>
      <w:r w:rsidRPr="006A5DE3">
        <w:t>27.</w:t>
      </w:r>
      <w:r w:rsidRPr="006A5DE3">
        <w:tab/>
        <w:t xml:space="preserve">Chương trình Chống lao Quốc gia (2016), </w:t>
      </w:r>
      <w:r w:rsidRPr="006A5DE3">
        <w:rPr>
          <w:i/>
        </w:rPr>
        <w:t>Hướng dẫn quản lý bệnh lao</w:t>
      </w:r>
      <w:r w:rsidRPr="006A5DE3">
        <w:t>, Nhà xuất bản Y học.</w:t>
      </w:r>
    </w:p>
    <w:p w14:paraId="2F8406CC" w14:textId="77777777" w:rsidR="006A5DE3" w:rsidRPr="006A5DE3" w:rsidRDefault="006A5DE3" w:rsidP="006A5DE3">
      <w:pPr>
        <w:pStyle w:val="EndNoteBibliography"/>
        <w:spacing w:after="0"/>
        <w:ind w:left="720" w:hanging="720"/>
      </w:pPr>
      <w:r w:rsidRPr="006A5DE3">
        <w:t>28.</w:t>
      </w:r>
      <w:r w:rsidRPr="006A5DE3">
        <w:tab/>
        <w:t xml:space="preserve">Chương trình Chống lao Quốc gia (2014), </w:t>
      </w:r>
      <w:r w:rsidRPr="006A5DE3">
        <w:rPr>
          <w:i/>
        </w:rPr>
        <w:t>Giới thiệu kỹ thuật chẩn đoán bệnh lao bằng Xpert MTB/RIF</w:t>
      </w:r>
      <w:r w:rsidRPr="006A5DE3">
        <w:t>, Báo cáo tổng kết Dự án TB care I, Hà Nội.</w:t>
      </w:r>
    </w:p>
    <w:p w14:paraId="1578F91F" w14:textId="77777777" w:rsidR="006A5DE3" w:rsidRPr="006A5DE3" w:rsidRDefault="006A5DE3" w:rsidP="006A5DE3">
      <w:pPr>
        <w:pStyle w:val="EndNoteBibliography"/>
        <w:spacing w:after="0"/>
        <w:ind w:left="720" w:hanging="720"/>
      </w:pPr>
      <w:r w:rsidRPr="006A5DE3">
        <w:t>29.</w:t>
      </w:r>
      <w:r w:rsidRPr="006A5DE3">
        <w:tab/>
        <w:t xml:space="preserve">Nguyễn Kim Cương và Bùi Huy Hoàng (2021), "Nghiên cứu giá trị của xét nghiệm Xpert MTB/RIF Ultra đờm ở người bệnh nghi lao có hai mẫu xét nghiệm soi đờm trực tiếp AFB (-)", </w:t>
      </w:r>
      <w:r w:rsidRPr="006A5DE3">
        <w:rPr>
          <w:i/>
        </w:rPr>
        <w:t>Tạp chí nghiên cứu y học Trường Đại học Y Hà Nội</w:t>
      </w:r>
      <w:r w:rsidRPr="006A5DE3">
        <w:t>, 147(11), 7-14.</w:t>
      </w:r>
    </w:p>
    <w:p w14:paraId="3C4E8473" w14:textId="77777777" w:rsidR="006A5DE3" w:rsidRPr="006A5DE3" w:rsidRDefault="006A5DE3" w:rsidP="006A5DE3">
      <w:pPr>
        <w:pStyle w:val="EndNoteBibliography"/>
        <w:spacing w:after="0"/>
        <w:ind w:left="720" w:hanging="720"/>
      </w:pPr>
      <w:r w:rsidRPr="006A5DE3">
        <w:t>30.</w:t>
      </w:r>
      <w:r w:rsidRPr="006A5DE3">
        <w:tab/>
        <w:t xml:space="preserve">C. Lama và các cộng sự (2022), "Evaluation of Xpert MTB/RIF Assay, MTB Culture and Line Probe Assay for the Detection of MDR Tuberculosis in AFB Smear Negative Specimens", </w:t>
      </w:r>
      <w:r w:rsidRPr="006A5DE3">
        <w:rPr>
          <w:i/>
        </w:rPr>
        <w:t>Diseases</w:t>
      </w:r>
      <w:r w:rsidRPr="006A5DE3">
        <w:t>, 10(4).</w:t>
      </w:r>
    </w:p>
    <w:p w14:paraId="69D98CBD" w14:textId="77777777" w:rsidR="006A5DE3" w:rsidRPr="006A5DE3" w:rsidRDefault="006A5DE3" w:rsidP="006A5DE3">
      <w:pPr>
        <w:pStyle w:val="EndNoteBibliography"/>
        <w:spacing w:after="0"/>
        <w:ind w:left="720" w:hanging="720"/>
      </w:pPr>
      <w:r w:rsidRPr="006A5DE3">
        <w:t>31.</w:t>
      </w:r>
      <w:r w:rsidRPr="006A5DE3">
        <w:tab/>
        <w:t xml:space="preserve">Đỗ Đức Hiển (1999), </w:t>
      </w:r>
      <w:r w:rsidRPr="006A5DE3">
        <w:rPr>
          <w:i/>
        </w:rPr>
        <w:t>X-quang trong chẩn đoán lao phổi</w:t>
      </w:r>
      <w:r w:rsidRPr="006A5DE3">
        <w:t>, Bệnh học lao và bệnh phổi, Nhà xuất bản Y học, 43-46.</w:t>
      </w:r>
    </w:p>
    <w:p w14:paraId="4351B674" w14:textId="77777777" w:rsidR="006A5DE3" w:rsidRPr="006A5DE3" w:rsidRDefault="006A5DE3" w:rsidP="006A5DE3">
      <w:pPr>
        <w:pStyle w:val="EndNoteBibliography"/>
        <w:spacing w:after="0"/>
        <w:ind w:left="720" w:hanging="720"/>
      </w:pPr>
      <w:r w:rsidRPr="006A5DE3">
        <w:t>32.</w:t>
      </w:r>
      <w:r w:rsidRPr="006A5DE3">
        <w:tab/>
        <w:t xml:space="preserve">Nguyễn Văn Thành (2021), </w:t>
      </w:r>
      <w:r w:rsidRPr="006A5DE3">
        <w:rPr>
          <w:i/>
        </w:rPr>
        <w:t>Thực hành X-quang ngực</w:t>
      </w:r>
      <w:r w:rsidRPr="006A5DE3">
        <w:t>, Nhà xuất bản Y học.</w:t>
      </w:r>
    </w:p>
    <w:p w14:paraId="232300C1" w14:textId="77777777" w:rsidR="006A5DE3" w:rsidRPr="006A5DE3" w:rsidRDefault="006A5DE3" w:rsidP="006A5DE3">
      <w:pPr>
        <w:pStyle w:val="EndNoteBibliography"/>
        <w:spacing w:after="0"/>
        <w:ind w:left="720" w:hanging="720"/>
      </w:pPr>
      <w:r w:rsidRPr="006A5DE3">
        <w:t>33.</w:t>
      </w:r>
      <w:r w:rsidRPr="006A5DE3">
        <w:tab/>
        <w:t xml:space="preserve">Trần Văn Việt và Nguyễn Xuân Hiền (2017), "Nghiên cứu giá trị của phương pháp chụp X-quang phổi trong chẩn đoán lao phổi tại Bệnh viện Lao và bệnh phổi Hải Dương", </w:t>
      </w:r>
      <w:r w:rsidRPr="006A5DE3">
        <w:rPr>
          <w:i/>
        </w:rPr>
        <w:t>Tạp chí Y học Việt Nam</w:t>
      </w:r>
      <w:r w:rsidRPr="006A5DE3">
        <w:t>, 452(1), 38-42.</w:t>
      </w:r>
    </w:p>
    <w:p w14:paraId="0060EA60" w14:textId="77777777" w:rsidR="006A5DE3" w:rsidRPr="006A5DE3" w:rsidRDefault="006A5DE3" w:rsidP="006A5DE3">
      <w:pPr>
        <w:pStyle w:val="EndNoteBibliography"/>
        <w:spacing w:after="0"/>
        <w:ind w:left="720" w:hanging="720"/>
      </w:pPr>
      <w:r w:rsidRPr="006A5DE3">
        <w:t>34.</w:t>
      </w:r>
      <w:r w:rsidRPr="006A5DE3">
        <w:tab/>
        <w:t xml:space="preserve">G. Tavaziva và các cộng sự (2022), "Diagnostic accuracy of a commercially available, deep learning-based chest X-ray interpretation software for detecting culture-confirmed pulmonary tuberculosis", </w:t>
      </w:r>
      <w:r w:rsidRPr="006A5DE3">
        <w:rPr>
          <w:i/>
        </w:rPr>
        <w:t>Int J Infect Dis</w:t>
      </w:r>
      <w:r w:rsidRPr="006A5DE3">
        <w:t>, 122, 15-20.</w:t>
      </w:r>
    </w:p>
    <w:p w14:paraId="67E3E84E" w14:textId="77777777" w:rsidR="006A5DE3" w:rsidRPr="006A5DE3" w:rsidRDefault="006A5DE3" w:rsidP="006A5DE3">
      <w:pPr>
        <w:pStyle w:val="EndNoteBibliography"/>
        <w:spacing w:after="0"/>
        <w:ind w:left="720" w:hanging="720"/>
      </w:pPr>
      <w:r w:rsidRPr="006A5DE3">
        <w:t>35.</w:t>
      </w:r>
      <w:r w:rsidRPr="006A5DE3">
        <w:tab/>
        <w:t xml:space="preserve">Võ Trọng Thành (2019), </w:t>
      </w:r>
      <w:r w:rsidRPr="006A5DE3">
        <w:rPr>
          <w:i/>
        </w:rPr>
        <w:t>Nghiên cứu sự thay đổi một số chỉ số huyết học ở bệnh nhân lao phổi được điều trị tại Bệnh viện Phổi Trung ương</w:t>
      </w:r>
      <w:r w:rsidRPr="006A5DE3">
        <w:t>, Luận án Tiến sĩ y học, Trường Đại học Y Hà Nội.</w:t>
      </w:r>
    </w:p>
    <w:p w14:paraId="72A332A5" w14:textId="77777777" w:rsidR="006A5DE3" w:rsidRPr="006A5DE3" w:rsidRDefault="006A5DE3" w:rsidP="006A5DE3">
      <w:pPr>
        <w:pStyle w:val="EndNoteBibliography"/>
        <w:spacing w:after="0"/>
        <w:ind w:left="720" w:hanging="720"/>
      </w:pPr>
      <w:r w:rsidRPr="006A5DE3">
        <w:t>36.</w:t>
      </w:r>
      <w:r w:rsidRPr="006A5DE3">
        <w:tab/>
        <w:t xml:space="preserve">A. Mukherjee và các cộng sự (2019), "Prevalence, characteristics, and predictors of tuberculosis associated anemia", </w:t>
      </w:r>
      <w:r w:rsidRPr="006A5DE3">
        <w:rPr>
          <w:i/>
        </w:rPr>
        <w:t>J Family Med Prim Care</w:t>
      </w:r>
      <w:r w:rsidRPr="006A5DE3">
        <w:t>, 8(7), 2445-2449.</w:t>
      </w:r>
    </w:p>
    <w:p w14:paraId="5AF6CDA3" w14:textId="77777777" w:rsidR="006A5DE3" w:rsidRPr="006A5DE3" w:rsidRDefault="006A5DE3" w:rsidP="006A5DE3">
      <w:pPr>
        <w:pStyle w:val="EndNoteBibliography"/>
        <w:spacing w:after="0"/>
        <w:ind w:left="720" w:hanging="720"/>
      </w:pPr>
      <w:r w:rsidRPr="006A5DE3">
        <w:t>37.</w:t>
      </w:r>
      <w:r w:rsidRPr="006A5DE3">
        <w:tab/>
        <w:t xml:space="preserve">Chương trình Chống lao Quốc gia (2009), </w:t>
      </w:r>
      <w:r w:rsidRPr="006A5DE3">
        <w:rPr>
          <w:i/>
        </w:rPr>
        <w:t>Hướng dẫn quản lý bệnh lao kháng đa thuốc</w:t>
      </w:r>
      <w:r w:rsidRPr="006A5DE3">
        <w:t>, Nhà xuất bản Y học.</w:t>
      </w:r>
    </w:p>
    <w:p w14:paraId="7C4D18D1" w14:textId="77777777" w:rsidR="006A5DE3" w:rsidRPr="006A5DE3" w:rsidRDefault="006A5DE3" w:rsidP="006A5DE3">
      <w:pPr>
        <w:pStyle w:val="EndNoteBibliography"/>
        <w:spacing w:after="0"/>
        <w:ind w:left="720" w:hanging="720"/>
      </w:pPr>
      <w:r w:rsidRPr="006A5DE3">
        <w:t>38.</w:t>
      </w:r>
      <w:r w:rsidRPr="006A5DE3">
        <w:tab/>
        <w:t xml:space="preserve">Trần Văn Sáng (2007), </w:t>
      </w:r>
      <w:r w:rsidRPr="006A5DE3">
        <w:rPr>
          <w:i/>
        </w:rPr>
        <w:t>Hỏi đáp về bệnh lao kháng thuốc</w:t>
      </w:r>
      <w:r w:rsidRPr="006A5DE3">
        <w:t>, Nhà xuất bản Y học.</w:t>
      </w:r>
    </w:p>
    <w:p w14:paraId="77FC5827" w14:textId="77777777" w:rsidR="006A5DE3" w:rsidRPr="006A5DE3" w:rsidRDefault="006A5DE3" w:rsidP="006A5DE3">
      <w:pPr>
        <w:pStyle w:val="EndNoteBibliography"/>
        <w:spacing w:after="0"/>
        <w:ind w:left="720" w:hanging="720"/>
      </w:pPr>
      <w:r w:rsidRPr="006A5DE3">
        <w:t>39.</w:t>
      </w:r>
      <w:r w:rsidRPr="006A5DE3">
        <w:tab/>
        <w:t>World Health Organization (2011), Guidelines for the programmatic management of drug-resistant tuberculosis.</w:t>
      </w:r>
    </w:p>
    <w:p w14:paraId="5E5B4C9D" w14:textId="77777777" w:rsidR="006A5DE3" w:rsidRPr="006A5DE3" w:rsidRDefault="006A5DE3" w:rsidP="006A5DE3">
      <w:pPr>
        <w:pStyle w:val="EndNoteBibliography"/>
        <w:spacing w:after="0"/>
        <w:ind w:left="720" w:hanging="720"/>
      </w:pPr>
      <w:r w:rsidRPr="006A5DE3">
        <w:t>40.</w:t>
      </w:r>
      <w:r w:rsidRPr="006A5DE3">
        <w:tab/>
        <w:t xml:space="preserve">M. Elia (2017), "Defining, Recognizing, and Reporting Malnutrition", </w:t>
      </w:r>
      <w:r w:rsidRPr="006A5DE3">
        <w:rPr>
          <w:i/>
        </w:rPr>
        <w:t>Int J Low Extrem Wounds</w:t>
      </w:r>
      <w:r w:rsidRPr="006A5DE3">
        <w:t>, 16(4), 230-237.</w:t>
      </w:r>
    </w:p>
    <w:p w14:paraId="0FC31FCA" w14:textId="77777777" w:rsidR="006A5DE3" w:rsidRPr="006A5DE3" w:rsidRDefault="006A5DE3" w:rsidP="006A5DE3">
      <w:pPr>
        <w:pStyle w:val="EndNoteBibliography"/>
        <w:spacing w:after="0"/>
        <w:ind w:left="720" w:hanging="720"/>
      </w:pPr>
      <w:r w:rsidRPr="006A5DE3">
        <w:lastRenderedPageBreak/>
        <w:t>41.</w:t>
      </w:r>
      <w:r w:rsidRPr="006A5DE3">
        <w:tab/>
        <w:t xml:space="preserve">A. Zierle-Ghosh và A. Jan (2022), </w:t>
      </w:r>
      <w:r w:rsidRPr="006A5DE3">
        <w:rPr>
          <w:i/>
        </w:rPr>
        <w:t>Physiology, Body Mass Index</w:t>
      </w:r>
      <w:r w:rsidRPr="006A5DE3">
        <w:t>, StatPearls, StatPearls Publishing Copyright © 2022, StatPearls Publishing LLC., Treasure Island (FL).</w:t>
      </w:r>
    </w:p>
    <w:p w14:paraId="147A271E" w14:textId="77777777" w:rsidR="006A5DE3" w:rsidRPr="006A5DE3" w:rsidRDefault="006A5DE3" w:rsidP="006A5DE3">
      <w:pPr>
        <w:pStyle w:val="EndNoteBibliography"/>
        <w:spacing w:after="0"/>
        <w:ind w:left="720" w:hanging="720"/>
      </w:pPr>
      <w:r w:rsidRPr="006A5DE3">
        <w:t>42.</w:t>
      </w:r>
      <w:r w:rsidRPr="006A5DE3">
        <w:tab/>
        <w:t xml:space="preserve">World Health Organization (1995), </w:t>
      </w:r>
      <w:r w:rsidRPr="006A5DE3">
        <w:rPr>
          <w:i/>
        </w:rPr>
        <w:t>Physical status: the use and interpretation of anthropometry. Report of a WHO Expert Committee</w:t>
      </w:r>
      <w:r w:rsidRPr="006A5DE3">
        <w:t>, World Health Organ Tech Rep Ser, 854, 1-452.</w:t>
      </w:r>
    </w:p>
    <w:p w14:paraId="70DC2A98" w14:textId="77777777" w:rsidR="006A5DE3" w:rsidRPr="006A5DE3" w:rsidRDefault="006A5DE3" w:rsidP="006A5DE3">
      <w:pPr>
        <w:pStyle w:val="EndNoteBibliography"/>
        <w:spacing w:after="0"/>
        <w:ind w:left="720" w:hanging="720"/>
      </w:pPr>
      <w:r w:rsidRPr="006A5DE3">
        <w:t>43.</w:t>
      </w:r>
      <w:r w:rsidRPr="006A5DE3">
        <w:tab/>
        <w:t xml:space="preserve">D. R. Duerksen, M. Laporte và K. Jeejeebhoy (2021), "Evaluation of Nutrition Status Using the Subjective Global Assessment: Malnutrition, Cachexia, and Sarcopenia", </w:t>
      </w:r>
      <w:r w:rsidRPr="006A5DE3">
        <w:rPr>
          <w:i/>
        </w:rPr>
        <w:t>Nutr Clin Pract</w:t>
      </w:r>
      <w:r w:rsidRPr="006A5DE3">
        <w:t>, 36(5), 942-956.</w:t>
      </w:r>
    </w:p>
    <w:p w14:paraId="448DE5AB" w14:textId="77777777" w:rsidR="006A5DE3" w:rsidRPr="006A5DE3" w:rsidRDefault="006A5DE3" w:rsidP="006A5DE3">
      <w:pPr>
        <w:pStyle w:val="EndNoteBibliography"/>
        <w:spacing w:after="0"/>
        <w:ind w:left="720" w:hanging="720"/>
      </w:pPr>
      <w:r w:rsidRPr="006A5DE3">
        <w:t>44.</w:t>
      </w:r>
      <w:r w:rsidRPr="006A5DE3">
        <w:tab/>
        <w:t xml:space="preserve">Walker HK, Hall WD và Hurst JW (1990), </w:t>
      </w:r>
      <w:r w:rsidRPr="006A5DE3">
        <w:rPr>
          <w:i/>
        </w:rPr>
        <w:t>Chapter 101: Serum Albumin and Globulin</w:t>
      </w:r>
      <w:r w:rsidRPr="006A5DE3">
        <w:t>, Physical Clinical Methods: The History, and Laboratory Examinations. 3rd edition., ed.</w:t>
      </w:r>
    </w:p>
    <w:p w14:paraId="426C9A62" w14:textId="77777777" w:rsidR="006A5DE3" w:rsidRPr="006A5DE3" w:rsidRDefault="006A5DE3" w:rsidP="006A5DE3">
      <w:pPr>
        <w:pStyle w:val="EndNoteBibliography"/>
        <w:spacing w:after="0"/>
        <w:ind w:left="720" w:hanging="720"/>
      </w:pPr>
      <w:r w:rsidRPr="006A5DE3">
        <w:t>45.</w:t>
      </w:r>
      <w:r w:rsidRPr="006A5DE3">
        <w:tab/>
        <w:t xml:space="preserve">D. C. Evans và các cộng sự (2021), "The Use of Visceral Proteins as Nutrition Markers: An ASPEN Position Paper", </w:t>
      </w:r>
      <w:r w:rsidRPr="006A5DE3">
        <w:rPr>
          <w:i/>
        </w:rPr>
        <w:t>Nutr Clin Pract</w:t>
      </w:r>
      <w:r w:rsidRPr="006A5DE3">
        <w:t>, 36(1), 22-28.</w:t>
      </w:r>
    </w:p>
    <w:p w14:paraId="44857A12" w14:textId="77777777" w:rsidR="006A5DE3" w:rsidRPr="006A5DE3" w:rsidRDefault="006A5DE3" w:rsidP="006A5DE3">
      <w:pPr>
        <w:pStyle w:val="EndNoteBibliography"/>
        <w:spacing w:after="0"/>
        <w:ind w:left="720" w:hanging="720"/>
      </w:pPr>
      <w:r w:rsidRPr="006A5DE3">
        <w:t>46.</w:t>
      </w:r>
      <w:r w:rsidRPr="006A5DE3">
        <w:tab/>
        <w:t xml:space="preserve">Nguyễn Ngọc Lanh (2012), </w:t>
      </w:r>
      <w:r w:rsidRPr="006A5DE3">
        <w:rPr>
          <w:i/>
        </w:rPr>
        <w:t>Sinh lý bệnh học</w:t>
      </w:r>
      <w:r w:rsidRPr="006A5DE3">
        <w:t>, Nhà xuất bản Y học.</w:t>
      </w:r>
    </w:p>
    <w:p w14:paraId="2E1B3F6F" w14:textId="77777777" w:rsidR="006A5DE3" w:rsidRPr="006A5DE3" w:rsidRDefault="006A5DE3" w:rsidP="006A5DE3">
      <w:pPr>
        <w:pStyle w:val="EndNoteBibliography"/>
        <w:spacing w:after="0"/>
        <w:ind w:left="720" w:hanging="720"/>
      </w:pPr>
      <w:r w:rsidRPr="006A5DE3">
        <w:t>47.</w:t>
      </w:r>
      <w:r w:rsidRPr="006A5DE3">
        <w:tab/>
        <w:t>Bộ Y tế (2022), Quyết định 1832/QĐ-BYT về việc ban hành Hướng dẫn chẩn đoán và điều trị một số bệnh lý huyết học.</w:t>
      </w:r>
    </w:p>
    <w:p w14:paraId="617322D3" w14:textId="714CBDC7" w:rsidR="006A5DE3" w:rsidRPr="006A5DE3" w:rsidRDefault="006A5DE3" w:rsidP="006A5DE3">
      <w:pPr>
        <w:pStyle w:val="EndNoteBibliography"/>
        <w:spacing w:after="0"/>
        <w:ind w:left="720" w:hanging="720"/>
      </w:pPr>
      <w:r w:rsidRPr="006A5DE3">
        <w:t>48.</w:t>
      </w:r>
      <w:r w:rsidRPr="006A5DE3">
        <w:tab/>
        <w:t xml:space="preserve">Rebanta K. Chakraborty và Bracken Burns (2023), </w:t>
      </w:r>
      <w:r w:rsidRPr="006A5DE3">
        <w:rPr>
          <w:i/>
        </w:rPr>
        <w:t>Systemic Inflammatory Response Syndrome</w:t>
      </w:r>
      <w:r w:rsidRPr="006A5DE3">
        <w:t xml:space="preserve">, StatPearls [Internet], trích dẫn ngày 25/04/2023, lấy từ  </w:t>
      </w:r>
      <w:hyperlink r:id="rId19" w:history="1">
        <w:r w:rsidRPr="006A5DE3">
          <w:rPr>
            <w:rStyle w:val="Hyperlink"/>
          </w:rPr>
          <w:t>https://www.ncbi.nlm.nih.gov/books/NBK547669/</w:t>
        </w:r>
      </w:hyperlink>
      <w:r w:rsidRPr="006A5DE3">
        <w:t>.</w:t>
      </w:r>
    </w:p>
    <w:p w14:paraId="79CFCCD1" w14:textId="77777777" w:rsidR="006A5DE3" w:rsidRPr="006A5DE3" w:rsidRDefault="006A5DE3" w:rsidP="006A5DE3">
      <w:pPr>
        <w:pStyle w:val="EndNoteBibliography"/>
        <w:spacing w:after="0"/>
        <w:ind w:left="720" w:hanging="720"/>
      </w:pPr>
      <w:r w:rsidRPr="006A5DE3">
        <w:t>49.</w:t>
      </w:r>
      <w:r w:rsidRPr="006A5DE3">
        <w:tab/>
        <w:t xml:space="preserve">Trần Ngọc Dung và các cộng sự (2023), "Tỷ lệ mắc và đặc điểm dịch tễ lao mới tại tỉnh Đồng Tháp năm 2020", </w:t>
      </w:r>
      <w:r w:rsidRPr="006A5DE3">
        <w:rPr>
          <w:i/>
        </w:rPr>
        <w:t>Tạp chí Y học Việt Nam</w:t>
      </w:r>
      <w:r w:rsidRPr="006A5DE3">
        <w:t>, 524(1B).</w:t>
      </w:r>
    </w:p>
    <w:p w14:paraId="6FAB0C2D" w14:textId="77777777" w:rsidR="006A5DE3" w:rsidRPr="006A5DE3" w:rsidRDefault="006A5DE3" w:rsidP="006A5DE3">
      <w:pPr>
        <w:pStyle w:val="EndNoteBibliography"/>
        <w:spacing w:after="0"/>
        <w:ind w:left="720" w:hanging="720"/>
      </w:pPr>
      <w:r w:rsidRPr="006A5DE3">
        <w:t>50.</w:t>
      </w:r>
      <w:r w:rsidRPr="006A5DE3">
        <w:tab/>
        <w:t xml:space="preserve">Nguyễn Trọng Hưng (2020), "Tình trạng dinh dưỡng theo phương pháp nhân trắc học ở người bệnh lao phổi trước khi nhập viện tại Bệnh viện Phổi Trung ương năm 2019-2020", </w:t>
      </w:r>
      <w:r w:rsidRPr="006A5DE3">
        <w:rPr>
          <w:i/>
        </w:rPr>
        <w:t>TC.DD &amp; TP 16 (2) - 2020</w:t>
      </w:r>
      <w:r w:rsidRPr="006A5DE3">
        <w:t>.</w:t>
      </w:r>
    </w:p>
    <w:p w14:paraId="40870612" w14:textId="77777777" w:rsidR="006A5DE3" w:rsidRPr="006A5DE3" w:rsidRDefault="006A5DE3" w:rsidP="006A5DE3">
      <w:pPr>
        <w:pStyle w:val="EndNoteBibliography"/>
        <w:spacing w:after="0"/>
        <w:ind w:left="720" w:hanging="720"/>
      </w:pPr>
      <w:r w:rsidRPr="006A5DE3">
        <w:t>51.</w:t>
      </w:r>
      <w:r w:rsidRPr="006A5DE3">
        <w:tab/>
        <w:t xml:space="preserve">P. K. Appiah, B. Osei và H. Amu (2021), "Factors associated with nutritional status, knowledge and attitudes among tuberculosis patients receiving treatment in Ghana: A cross-sectional study in the Tema Metropolis", </w:t>
      </w:r>
      <w:r w:rsidRPr="006A5DE3">
        <w:rPr>
          <w:i/>
        </w:rPr>
        <w:t>PLoS One</w:t>
      </w:r>
      <w:r w:rsidRPr="006A5DE3">
        <w:t>, 16(10), e0258033.</w:t>
      </w:r>
    </w:p>
    <w:p w14:paraId="4D35791E" w14:textId="77777777" w:rsidR="006A5DE3" w:rsidRPr="006A5DE3" w:rsidRDefault="006A5DE3" w:rsidP="006A5DE3">
      <w:pPr>
        <w:pStyle w:val="EndNoteBibliography"/>
        <w:spacing w:after="0"/>
        <w:ind w:left="720" w:hanging="720"/>
      </w:pPr>
      <w:r w:rsidRPr="006A5DE3">
        <w:t>52.</w:t>
      </w:r>
      <w:r w:rsidRPr="006A5DE3">
        <w:tab/>
        <w:t xml:space="preserve">B. B. Musuenge, G. G. Poda và P. C. Chen (2020), "Nutritional Status of Patients with Tuberculosis and Associated Factors in the Health Centre Region of Burkina Faso", </w:t>
      </w:r>
      <w:r w:rsidRPr="006A5DE3">
        <w:rPr>
          <w:i/>
        </w:rPr>
        <w:t>Nutrients</w:t>
      </w:r>
      <w:r w:rsidRPr="006A5DE3">
        <w:t>, 12(9).</w:t>
      </w:r>
    </w:p>
    <w:p w14:paraId="6469B6BC" w14:textId="77777777" w:rsidR="006A5DE3" w:rsidRPr="006A5DE3" w:rsidRDefault="006A5DE3" w:rsidP="006A5DE3">
      <w:pPr>
        <w:pStyle w:val="EndNoteBibliography"/>
        <w:spacing w:after="0"/>
        <w:ind w:left="720" w:hanging="720"/>
      </w:pPr>
      <w:r w:rsidRPr="006A5DE3">
        <w:t>53.</w:t>
      </w:r>
      <w:r w:rsidRPr="006A5DE3">
        <w:tab/>
        <w:t xml:space="preserve">H. S. Lin và các cộng sự (2021), "Nutrition Assessment and Adverse Outcomes in Hospitalized Patients with Tuberculosis", </w:t>
      </w:r>
      <w:r w:rsidRPr="006A5DE3">
        <w:rPr>
          <w:i/>
        </w:rPr>
        <w:t>J Clin Med</w:t>
      </w:r>
      <w:r w:rsidRPr="006A5DE3">
        <w:t>, 10(12).</w:t>
      </w:r>
    </w:p>
    <w:p w14:paraId="31B9B8D2" w14:textId="77777777" w:rsidR="006A5DE3" w:rsidRPr="006A5DE3" w:rsidRDefault="006A5DE3" w:rsidP="006A5DE3">
      <w:pPr>
        <w:pStyle w:val="EndNoteBibliography"/>
        <w:spacing w:after="0"/>
        <w:ind w:left="720" w:hanging="720"/>
      </w:pPr>
      <w:r w:rsidRPr="006A5DE3">
        <w:lastRenderedPageBreak/>
        <w:t>54.</w:t>
      </w:r>
      <w:r w:rsidRPr="006A5DE3">
        <w:tab/>
        <w:t xml:space="preserve">F. Krapp và các cộng sự (2008), "Bodyweight gain to predict treatment outcome in patients with pulmonary tuberculosis in Peru", </w:t>
      </w:r>
      <w:r w:rsidRPr="006A5DE3">
        <w:rPr>
          <w:i/>
        </w:rPr>
        <w:t>Int J Tuberc Lung Dis</w:t>
      </w:r>
      <w:r w:rsidRPr="006A5DE3">
        <w:t>, 12(10), 1153-9.</w:t>
      </w:r>
    </w:p>
    <w:p w14:paraId="421753FD" w14:textId="77777777" w:rsidR="006A5DE3" w:rsidRPr="006A5DE3" w:rsidRDefault="006A5DE3" w:rsidP="006A5DE3">
      <w:pPr>
        <w:pStyle w:val="EndNoteBibliography"/>
        <w:spacing w:after="0"/>
        <w:ind w:left="720" w:hanging="720"/>
      </w:pPr>
      <w:r w:rsidRPr="006A5DE3">
        <w:t>55.</w:t>
      </w:r>
      <w:r w:rsidRPr="006A5DE3">
        <w:tab/>
        <w:t xml:space="preserve">T. A. Pakasi và các cộng sự (2009), "Malnutrition and socio-demographic factors associated with pulmonary tuberculosis in Timor and Rote Islands, Indonesia", </w:t>
      </w:r>
      <w:r w:rsidRPr="006A5DE3">
        <w:rPr>
          <w:i/>
        </w:rPr>
        <w:t>Int J Tuberc Lung Dis</w:t>
      </w:r>
      <w:r w:rsidRPr="006A5DE3">
        <w:t>, 13(6), 755-9.</w:t>
      </w:r>
    </w:p>
    <w:p w14:paraId="61DAB98F" w14:textId="77777777" w:rsidR="006A5DE3" w:rsidRPr="006A5DE3" w:rsidRDefault="006A5DE3" w:rsidP="006A5DE3">
      <w:pPr>
        <w:pStyle w:val="EndNoteBibliography"/>
        <w:spacing w:after="0"/>
        <w:ind w:left="720" w:hanging="720"/>
      </w:pPr>
      <w:r w:rsidRPr="006A5DE3">
        <w:t>56.</w:t>
      </w:r>
      <w:r w:rsidRPr="006A5DE3">
        <w:tab/>
        <w:t xml:space="preserve">SanchitaSubedi và các cộng sự (2019), "Nutritional Status of Patients with Pulmonary Tuberculosis receiving Anti-Tuberculosis Treatment at BP Koirala Institute of Health Sciences, Nepal", </w:t>
      </w:r>
      <w:r w:rsidRPr="006A5DE3">
        <w:rPr>
          <w:i/>
        </w:rPr>
        <w:t>IOSR Journal of Nursing and Health Science</w:t>
      </w:r>
      <w:r w:rsidRPr="006A5DE3">
        <w:t>, 8(2), 1-5.</w:t>
      </w:r>
    </w:p>
    <w:p w14:paraId="6575EC29" w14:textId="77777777" w:rsidR="006A5DE3" w:rsidRPr="006A5DE3" w:rsidRDefault="006A5DE3" w:rsidP="006A5DE3">
      <w:pPr>
        <w:pStyle w:val="EndNoteBibliography"/>
        <w:spacing w:after="0"/>
        <w:ind w:left="720" w:hanging="720"/>
      </w:pPr>
      <w:r w:rsidRPr="006A5DE3">
        <w:t>57.</w:t>
      </w:r>
      <w:r w:rsidRPr="006A5DE3">
        <w:tab/>
        <w:t xml:space="preserve">S. S. Evans, E. A. Repasky và D. T. Fisher (2015), "Fever and the thermal regulation of immunity: the immune system feels the heat", </w:t>
      </w:r>
      <w:r w:rsidRPr="006A5DE3">
        <w:rPr>
          <w:i/>
        </w:rPr>
        <w:t>Nat Rev Immunol</w:t>
      </w:r>
      <w:r w:rsidRPr="006A5DE3">
        <w:t>, 15(6), 335-49.</w:t>
      </w:r>
    </w:p>
    <w:p w14:paraId="6B015DFF" w14:textId="77777777" w:rsidR="006A5DE3" w:rsidRPr="006A5DE3" w:rsidRDefault="006A5DE3" w:rsidP="006A5DE3">
      <w:pPr>
        <w:pStyle w:val="EndNoteBibliography"/>
        <w:spacing w:after="0"/>
        <w:ind w:left="720" w:hanging="720"/>
      </w:pPr>
      <w:r w:rsidRPr="006A5DE3">
        <w:t>58.</w:t>
      </w:r>
      <w:r w:rsidRPr="006A5DE3">
        <w:tab/>
        <w:t xml:space="preserve">Dương Quang Tuấn (2016), "Liên quan giữa chỉ số BMI với một số đặc điểm lâm sàng và cận lâm sàng của bệnh lao phổi và sự thay đổi chỉ số BMI sau 1 tháng điều trị", </w:t>
      </w:r>
      <w:r w:rsidRPr="006A5DE3">
        <w:rPr>
          <w:i/>
        </w:rPr>
        <w:t>Tạp chí Y Dược học - Trường Đại học Y Dược Huế</w:t>
      </w:r>
      <w:r w:rsidRPr="006A5DE3">
        <w:t>, 6(4), 77.</w:t>
      </w:r>
    </w:p>
    <w:p w14:paraId="37B09F92" w14:textId="77777777" w:rsidR="006A5DE3" w:rsidRPr="006A5DE3" w:rsidRDefault="006A5DE3" w:rsidP="006A5DE3">
      <w:pPr>
        <w:pStyle w:val="EndNoteBibliography"/>
        <w:spacing w:after="0"/>
        <w:ind w:left="720" w:hanging="720"/>
      </w:pPr>
      <w:r w:rsidRPr="006A5DE3">
        <w:t>59.</w:t>
      </w:r>
      <w:r w:rsidRPr="006A5DE3">
        <w:tab/>
        <w:t xml:space="preserve">M. G. Oliveira và các cộng sự (2014), "Anemia in hospitalized patients with pulmonary tuberculosis", </w:t>
      </w:r>
      <w:r w:rsidRPr="006A5DE3">
        <w:rPr>
          <w:i/>
        </w:rPr>
        <w:t>J Bras Pneumol</w:t>
      </w:r>
      <w:r w:rsidRPr="006A5DE3">
        <w:t>, 40(4), 403-10.</w:t>
      </w:r>
    </w:p>
    <w:p w14:paraId="56B155B6" w14:textId="77777777" w:rsidR="006A5DE3" w:rsidRPr="006A5DE3" w:rsidRDefault="006A5DE3" w:rsidP="006A5DE3">
      <w:pPr>
        <w:pStyle w:val="EndNoteBibliography"/>
        <w:ind w:left="720" w:hanging="720"/>
      </w:pPr>
      <w:r w:rsidRPr="006A5DE3">
        <w:t>60.</w:t>
      </w:r>
      <w:r w:rsidRPr="006A5DE3">
        <w:tab/>
        <w:t xml:space="preserve">A. S. Magassouba và các cộng sự (2021), "Malnutrition prevalence and associated biochemical factors among drug-resistance tuberculosis (DR-TB) patients at key treatment sites in Conakry City, Republic of Guinea", </w:t>
      </w:r>
      <w:r w:rsidRPr="006A5DE3">
        <w:rPr>
          <w:i/>
        </w:rPr>
        <w:t>Pan Afr Med J</w:t>
      </w:r>
      <w:r w:rsidRPr="006A5DE3">
        <w:t>, 38, 279.</w:t>
      </w:r>
    </w:p>
    <w:p w14:paraId="6FD80654" w14:textId="5B5E961A"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0B151AFC" w:rsidR="00EB4ACB" w:rsidRDefault="00EB4ACB" w:rsidP="00CD35ED">
      <w:pPr>
        <w:ind w:firstLine="0"/>
      </w:pPr>
    </w:p>
    <w:p w14:paraId="43B8DCBC" w14:textId="77777777" w:rsidR="00EB4ACB" w:rsidRDefault="00EB4ACB">
      <w:r>
        <w:br w:type="page"/>
      </w:r>
    </w:p>
    <w:p w14:paraId="7801DCDC" w14:textId="33DD344B" w:rsidR="004F017A" w:rsidRDefault="00DD62DD" w:rsidP="005F5679">
      <w:pPr>
        <w:ind w:firstLine="0"/>
      </w:pPr>
      <w:r>
        <w:lastRenderedPageBreak/>
        <w:drawing>
          <wp:inline distT="0" distB="0" distL="0" distR="0" wp14:anchorId="0A7AB35E" wp14:editId="2C379ABC">
            <wp:extent cx="2844800" cy="2133600"/>
            <wp:effectExtent l="0" t="0" r="0" b="0"/>
            <wp:docPr id="1753838390" name="Picture 5"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38390" name="Picture 5" descr="A group of people posing for a phot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5052" cy="2141289"/>
                    </a:xfrm>
                    <a:prstGeom prst="rect">
                      <a:avLst/>
                    </a:prstGeom>
                    <a:noFill/>
                  </pic:spPr>
                </pic:pic>
              </a:graphicData>
            </a:graphic>
          </wp:inline>
        </w:drawing>
      </w:r>
      <w:r>
        <w:t xml:space="preserve"> </w:t>
      </w:r>
      <w:r>
        <w:drawing>
          <wp:inline distT="0" distB="0" distL="0" distR="0" wp14:anchorId="4BAE9192" wp14:editId="551C2861">
            <wp:extent cx="2838450" cy="2128915"/>
            <wp:effectExtent l="0" t="0" r="0" b="5080"/>
            <wp:docPr id="21934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2847" name="Picture 219342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312" cy="2132562"/>
                    </a:xfrm>
                    <a:prstGeom prst="rect">
                      <a:avLst/>
                    </a:prstGeom>
                  </pic:spPr>
                </pic:pic>
              </a:graphicData>
            </a:graphic>
          </wp:inline>
        </w:drawing>
      </w:r>
    </w:p>
    <w:p w14:paraId="01D513CD" w14:textId="58572403" w:rsidR="00DD62DD" w:rsidRDefault="00DD62DD" w:rsidP="005F5679">
      <w:pPr>
        <w:ind w:firstLine="0"/>
      </w:pPr>
      <w:r>
        <w:drawing>
          <wp:inline distT="0" distB="0" distL="0" distR="0" wp14:anchorId="220D6008" wp14:editId="1FDC2DD7">
            <wp:extent cx="5791835" cy="4342130"/>
            <wp:effectExtent l="0" t="0" r="0" b="1270"/>
            <wp:docPr id="643486948" name="Picture 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86948" name="Picture 4" descr="A group of people posing for a phot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91835" cy="4342130"/>
                    </a:xfrm>
                    <a:prstGeom prst="rect">
                      <a:avLst/>
                    </a:prstGeom>
                  </pic:spPr>
                </pic:pic>
              </a:graphicData>
            </a:graphic>
          </wp:inline>
        </w:drawing>
      </w:r>
    </w:p>
    <w:p w14:paraId="27AE796E" w14:textId="47737416" w:rsidR="00DD62DD" w:rsidRDefault="00DD62DD" w:rsidP="005F5679">
      <w:pPr>
        <w:ind w:firstLine="0"/>
      </w:pPr>
    </w:p>
    <w:sectPr w:rsidR="00DD62DD" w:rsidSect="00871634">
      <w:headerReference w:type="default" r:id="rId23"/>
      <w:headerReference w:type="first" r:id="rId24"/>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66884" w14:textId="77777777" w:rsidR="005F2CAD" w:rsidRDefault="005F2CAD" w:rsidP="00C23165">
      <w:r>
        <w:separator/>
      </w:r>
    </w:p>
  </w:endnote>
  <w:endnote w:type="continuationSeparator" w:id="0">
    <w:p w14:paraId="35374793" w14:textId="77777777" w:rsidR="005F2CAD" w:rsidRDefault="005F2CA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9377E" w14:textId="77777777" w:rsidR="005F2CAD" w:rsidRDefault="005F2CAD" w:rsidP="00C23165">
      <w:r>
        <w:separator/>
      </w:r>
    </w:p>
  </w:footnote>
  <w:footnote w:type="continuationSeparator" w:id="0">
    <w:p w14:paraId="2C4B1440" w14:textId="77777777" w:rsidR="005F2CAD" w:rsidRDefault="005F2CA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4487"/>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8F2"/>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174"/>
    <w:rsid w:val="000365AD"/>
    <w:rsid w:val="0003681D"/>
    <w:rsid w:val="00036CE1"/>
    <w:rsid w:val="0003728B"/>
    <w:rsid w:val="000375EE"/>
    <w:rsid w:val="00040454"/>
    <w:rsid w:val="00040E0D"/>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099"/>
    <w:rsid w:val="000513D4"/>
    <w:rsid w:val="000514AA"/>
    <w:rsid w:val="000515B4"/>
    <w:rsid w:val="000516D7"/>
    <w:rsid w:val="0005198D"/>
    <w:rsid w:val="00051C4C"/>
    <w:rsid w:val="00051E31"/>
    <w:rsid w:val="00052022"/>
    <w:rsid w:val="000524AC"/>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72A"/>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108"/>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701"/>
    <w:rsid w:val="000C5834"/>
    <w:rsid w:val="000C590D"/>
    <w:rsid w:val="000C64B5"/>
    <w:rsid w:val="000C69B6"/>
    <w:rsid w:val="000C6D6C"/>
    <w:rsid w:val="000C6F08"/>
    <w:rsid w:val="000D02CB"/>
    <w:rsid w:val="000D091E"/>
    <w:rsid w:val="000D09EF"/>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5F5C"/>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783"/>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959"/>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41E"/>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006"/>
    <w:rsid w:val="001264CA"/>
    <w:rsid w:val="0012746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14F"/>
    <w:rsid w:val="0013626D"/>
    <w:rsid w:val="001364A8"/>
    <w:rsid w:val="001373F5"/>
    <w:rsid w:val="00137619"/>
    <w:rsid w:val="00137693"/>
    <w:rsid w:val="00137949"/>
    <w:rsid w:val="00140C1C"/>
    <w:rsid w:val="00140C2A"/>
    <w:rsid w:val="00140C92"/>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2E08"/>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5FC"/>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282"/>
    <w:rsid w:val="001716B1"/>
    <w:rsid w:val="00171720"/>
    <w:rsid w:val="00171ED8"/>
    <w:rsid w:val="001728BF"/>
    <w:rsid w:val="00172F06"/>
    <w:rsid w:val="00173546"/>
    <w:rsid w:val="00173E52"/>
    <w:rsid w:val="00173F31"/>
    <w:rsid w:val="001741DD"/>
    <w:rsid w:val="00174387"/>
    <w:rsid w:val="0017490E"/>
    <w:rsid w:val="00174940"/>
    <w:rsid w:val="00174AD8"/>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314"/>
    <w:rsid w:val="00193690"/>
    <w:rsid w:val="00193B50"/>
    <w:rsid w:val="00193C44"/>
    <w:rsid w:val="00193EBC"/>
    <w:rsid w:val="00193FD2"/>
    <w:rsid w:val="0019402E"/>
    <w:rsid w:val="001946F9"/>
    <w:rsid w:val="00194B92"/>
    <w:rsid w:val="00194FE6"/>
    <w:rsid w:val="001952A4"/>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69FD"/>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7A0"/>
    <w:rsid w:val="001B2AAA"/>
    <w:rsid w:val="001B303A"/>
    <w:rsid w:val="001B34DA"/>
    <w:rsid w:val="001B4075"/>
    <w:rsid w:val="001B44F2"/>
    <w:rsid w:val="001B57E1"/>
    <w:rsid w:val="001B590F"/>
    <w:rsid w:val="001B667A"/>
    <w:rsid w:val="001B6756"/>
    <w:rsid w:val="001B6B20"/>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4E95"/>
    <w:rsid w:val="001C53A1"/>
    <w:rsid w:val="001C5646"/>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3210"/>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26B"/>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C97"/>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7BD"/>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264"/>
    <w:rsid w:val="0022143B"/>
    <w:rsid w:val="002218E8"/>
    <w:rsid w:val="00221927"/>
    <w:rsid w:val="002219C8"/>
    <w:rsid w:val="00221C03"/>
    <w:rsid w:val="00221DEF"/>
    <w:rsid w:val="0022202C"/>
    <w:rsid w:val="002225A9"/>
    <w:rsid w:val="00222933"/>
    <w:rsid w:val="002229A2"/>
    <w:rsid w:val="00222C24"/>
    <w:rsid w:val="00222CA0"/>
    <w:rsid w:val="00222CFA"/>
    <w:rsid w:val="00223920"/>
    <w:rsid w:val="00223A7D"/>
    <w:rsid w:val="0022428A"/>
    <w:rsid w:val="0022463E"/>
    <w:rsid w:val="002246DD"/>
    <w:rsid w:val="002254A4"/>
    <w:rsid w:val="002258A4"/>
    <w:rsid w:val="00225BB5"/>
    <w:rsid w:val="00226378"/>
    <w:rsid w:val="002265ED"/>
    <w:rsid w:val="002266EA"/>
    <w:rsid w:val="0022674D"/>
    <w:rsid w:val="00226926"/>
    <w:rsid w:val="00226BA3"/>
    <w:rsid w:val="00226C38"/>
    <w:rsid w:val="002272E2"/>
    <w:rsid w:val="00227B96"/>
    <w:rsid w:val="0023099C"/>
    <w:rsid w:val="00231061"/>
    <w:rsid w:val="00231372"/>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1B"/>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763"/>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290"/>
    <w:rsid w:val="00266B36"/>
    <w:rsid w:val="00266BFD"/>
    <w:rsid w:val="00266C97"/>
    <w:rsid w:val="00266CE2"/>
    <w:rsid w:val="0026776C"/>
    <w:rsid w:val="00267890"/>
    <w:rsid w:val="00267D8A"/>
    <w:rsid w:val="00267ED3"/>
    <w:rsid w:val="00270100"/>
    <w:rsid w:val="002703B9"/>
    <w:rsid w:val="00270A1F"/>
    <w:rsid w:val="00270E9D"/>
    <w:rsid w:val="00270EDD"/>
    <w:rsid w:val="00271AB2"/>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6E4"/>
    <w:rsid w:val="00291910"/>
    <w:rsid w:val="00291A68"/>
    <w:rsid w:val="00291D36"/>
    <w:rsid w:val="00291D98"/>
    <w:rsid w:val="0029228C"/>
    <w:rsid w:val="00292CC4"/>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C68"/>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460"/>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AD7"/>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0A0"/>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2FE"/>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CF8"/>
    <w:rsid w:val="00302D31"/>
    <w:rsid w:val="003030E0"/>
    <w:rsid w:val="00303309"/>
    <w:rsid w:val="00303630"/>
    <w:rsid w:val="003036DD"/>
    <w:rsid w:val="0030370D"/>
    <w:rsid w:val="003037EA"/>
    <w:rsid w:val="0030381A"/>
    <w:rsid w:val="003038B7"/>
    <w:rsid w:val="00304195"/>
    <w:rsid w:val="00304836"/>
    <w:rsid w:val="0030494A"/>
    <w:rsid w:val="00304A2C"/>
    <w:rsid w:val="00304B91"/>
    <w:rsid w:val="00304CA8"/>
    <w:rsid w:val="00304F9A"/>
    <w:rsid w:val="00305A6B"/>
    <w:rsid w:val="00305ABD"/>
    <w:rsid w:val="00305D89"/>
    <w:rsid w:val="00305E52"/>
    <w:rsid w:val="003060E8"/>
    <w:rsid w:val="00306162"/>
    <w:rsid w:val="0030623B"/>
    <w:rsid w:val="003063D9"/>
    <w:rsid w:val="00306408"/>
    <w:rsid w:val="00307181"/>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2EA3"/>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6F6"/>
    <w:rsid w:val="00321772"/>
    <w:rsid w:val="003219C4"/>
    <w:rsid w:val="00321A68"/>
    <w:rsid w:val="00321B5E"/>
    <w:rsid w:val="00321D47"/>
    <w:rsid w:val="00321DC7"/>
    <w:rsid w:val="0032261B"/>
    <w:rsid w:val="00322D8A"/>
    <w:rsid w:val="00323098"/>
    <w:rsid w:val="00323453"/>
    <w:rsid w:val="003234FE"/>
    <w:rsid w:val="00323881"/>
    <w:rsid w:val="00323A16"/>
    <w:rsid w:val="003242B0"/>
    <w:rsid w:val="003242F4"/>
    <w:rsid w:val="00324ACB"/>
    <w:rsid w:val="00325017"/>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B66"/>
    <w:rsid w:val="00335F6F"/>
    <w:rsid w:val="00336595"/>
    <w:rsid w:val="003365F0"/>
    <w:rsid w:val="00336954"/>
    <w:rsid w:val="0033741F"/>
    <w:rsid w:val="00337501"/>
    <w:rsid w:val="00337C35"/>
    <w:rsid w:val="00337C8E"/>
    <w:rsid w:val="00337D00"/>
    <w:rsid w:val="00340AD0"/>
    <w:rsid w:val="00340D5D"/>
    <w:rsid w:val="00340EAF"/>
    <w:rsid w:val="0034117E"/>
    <w:rsid w:val="003416BB"/>
    <w:rsid w:val="003418A6"/>
    <w:rsid w:val="003425BB"/>
    <w:rsid w:val="00342AF5"/>
    <w:rsid w:val="00342BCC"/>
    <w:rsid w:val="003430D6"/>
    <w:rsid w:val="003433CC"/>
    <w:rsid w:val="003441A7"/>
    <w:rsid w:val="00344395"/>
    <w:rsid w:val="003443D3"/>
    <w:rsid w:val="003450BF"/>
    <w:rsid w:val="003451AC"/>
    <w:rsid w:val="0034545A"/>
    <w:rsid w:val="003454D5"/>
    <w:rsid w:val="00345733"/>
    <w:rsid w:val="00346AF4"/>
    <w:rsid w:val="00346DD7"/>
    <w:rsid w:val="00346ECC"/>
    <w:rsid w:val="003472A0"/>
    <w:rsid w:val="0034734D"/>
    <w:rsid w:val="003506E8"/>
    <w:rsid w:val="00350BA6"/>
    <w:rsid w:val="00350E4B"/>
    <w:rsid w:val="003518FA"/>
    <w:rsid w:val="00351BC8"/>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0F65"/>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E99"/>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2FE4"/>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509"/>
    <w:rsid w:val="003E1635"/>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633"/>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BA9"/>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39C"/>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8D6"/>
    <w:rsid w:val="00422B33"/>
    <w:rsid w:val="00422EFA"/>
    <w:rsid w:val="00423268"/>
    <w:rsid w:val="00423681"/>
    <w:rsid w:val="004236F3"/>
    <w:rsid w:val="00423B09"/>
    <w:rsid w:val="00423D95"/>
    <w:rsid w:val="00423E43"/>
    <w:rsid w:val="00423E88"/>
    <w:rsid w:val="0042528F"/>
    <w:rsid w:val="00425386"/>
    <w:rsid w:val="0042555F"/>
    <w:rsid w:val="0042566E"/>
    <w:rsid w:val="0042568B"/>
    <w:rsid w:val="00425FCC"/>
    <w:rsid w:val="004266A9"/>
    <w:rsid w:val="0042738A"/>
    <w:rsid w:val="00427502"/>
    <w:rsid w:val="0042781C"/>
    <w:rsid w:val="004278E8"/>
    <w:rsid w:val="00427D44"/>
    <w:rsid w:val="00427E75"/>
    <w:rsid w:val="004300F1"/>
    <w:rsid w:val="004301DD"/>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5D7A"/>
    <w:rsid w:val="00436305"/>
    <w:rsid w:val="00436480"/>
    <w:rsid w:val="00436542"/>
    <w:rsid w:val="00436C38"/>
    <w:rsid w:val="00436EF9"/>
    <w:rsid w:val="00437352"/>
    <w:rsid w:val="004378DA"/>
    <w:rsid w:val="00440031"/>
    <w:rsid w:val="0044046E"/>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4F48"/>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384"/>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B9B"/>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957"/>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1B3"/>
    <w:rsid w:val="00493204"/>
    <w:rsid w:val="00493279"/>
    <w:rsid w:val="004944FF"/>
    <w:rsid w:val="004949D0"/>
    <w:rsid w:val="004949F4"/>
    <w:rsid w:val="00494AE8"/>
    <w:rsid w:val="00495CBE"/>
    <w:rsid w:val="00495CC8"/>
    <w:rsid w:val="00495F1B"/>
    <w:rsid w:val="00495FA1"/>
    <w:rsid w:val="0049635D"/>
    <w:rsid w:val="004963D9"/>
    <w:rsid w:val="00496472"/>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92A"/>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55B"/>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623"/>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C7F44"/>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48E"/>
    <w:rsid w:val="004D5B63"/>
    <w:rsid w:val="004D6158"/>
    <w:rsid w:val="004D61BD"/>
    <w:rsid w:val="004D6D4A"/>
    <w:rsid w:val="004D6FED"/>
    <w:rsid w:val="004D75D0"/>
    <w:rsid w:val="004D7D1A"/>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4FCF"/>
    <w:rsid w:val="004E54B7"/>
    <w:rsid w:val="004E5924"/>
    <w:rsid w:val="004E5E72"/>
    <w:rsid w:val="004E5FDC"/>
    <w:rsid w:val="004E6B05"/>
    <w:rsid w:val="004E6C8A"/>
    <w:rsid w:val="004E6E68"/>
    <w:rsid w:val="004E7DF0"/>
    <w:rsid w:val="004F017A"/>
    <w:rsid w:val="004F03EC"/>
    <w:rsid w:val="004F06A1"/>
    <w:rsid w:val="004F0A31"/>
    <w:rsid w:val="004F0FA9"/>
    <w:rsid w:val="004F1BC3"/>
    <w:rsid w:val="004F1BF6"/>
    <w:rsid w:val="004F1C97"/>
    <w:rsid w:val="004F21B9"/>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E4D"/>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22A"/>
    <w:rsid w:val="00505663"/>
    <w:rsid w:val="00505B27"/>
    <w:rsid w:val="00505B60"/>
    <w:rsid w:val="0050623F"/>
    <w:rsid w:val="00506A0B"/>
    <w:rsid w:val="00506A7F"/>
    <w:rsid w:val="00506B55"/>
    <w:rsid w:val="00506C99"/>
    <w:rsid w:val="00506D46"/>
    <w:rsid w:val="005073F4"/>
    <w:rsid w:val="0051053E"/>
    <w:rsid w:val="00510AA5"/>
    <w:rsid w:val="00510BE3"/>
    <w:rsid w:val="00510F04"/>
    <w:rsid w:val="00511B93"/>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3C9"/>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2E5"/>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1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0E8"/>
    <w:rsid w:val="00543231"/>
    <w:rsid w:val="00543BDA"/>
    <w:rsid w:val="00543C84"/>
    <w:rsid w:val="00543D6A"/>
    <w:rsid w:val="00543EBF"/>
    <w:rsid w:val="0054401B"/>
    <w:rsid w:val="00544835"/>
    <w:rsid w:val="005453C0"/>
    <w:rsid w:val="00545436"/>
    <w:rsid w:val="00545F78"/>
    <w:rsid w:val="00546016"/>
    <w:rsid w:val="00546045"/>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D3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462C"/>
    <w:rsid w:val="0056568B"/>
    <w:rsid w:val="00565806"/>
    <w:rsid w:val="00566650"/>
    <w:rsid w:val="00566A3F"/>
    <w:rsid w:val="00566B51"/>
    <w:rsid w:val="00567305"/>
    <w:rsid w:val="005673F7"/>
    <w:rsid w:val="00567D25"/>
    <w:rsid w:val="0057029F"/>
    <w:rsid w:val="0057045E"/>
    <w:rsid w:val="0057054D"/>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039"/>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646"/>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97BBD"/>
    <w:rsid w:val="005A0A50"/>
    <w:rsid w:val="005A0CA0"/>
    <w:rsid w:val="005A0E76"/>
    <w:rsid w:val="005A1E77"/>
    <w:rsid w:val="005A2856"/>
    <w:rsid w:val="005A2885"/>
    <w:rsid w:val="005A33D7"/>
    <w:rsid w:val="005A3AAB"/>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D6E"/>
    <w:rsid w:val="005A7E91"/>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323"/>
    <w:rsid w:val="005C6583"/>
    <w:rsid w:val="005C6651"/>
    <w:rsid w:val="005C6778"/>
    <w:rsid w:val="005C67EA"/>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0B2"/>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2CAD"/>
    <w:rsid w:val="005F3002"/>
    <w:rsid w:val="005F3638"/>
    <w:rsid w:val="005F3B6D"/>
    <w:rsid w:val="005F3E3D"/>
    <w:rsid w:val="005F4046"/>
    <w:rsid w:val="005F43FE"/>
    <w:rsid w:val="005F47B3"/>
    <w:rsid w:val="005F49C8"/>
    <w:rsid w:val="005F53F2"/>
    <w:rsid w:val="005F5679"/>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5C6"/>
    <w:rsid w:val="00612BEA"/>
    <w:rsid w:val="00612C8E"/>
    <w:rsid w:val="00612D79"/>
    <w:rsid w:val="00612EE6"/>
    <w:rsid w:val="0061364A"/>
    <w:rsid w:val="00613876"/>
    <w:rsid w:val="006139B3"/>
    <w:rsid w:val="00613BEC"/>
    <w:rsid w:val="00613DA2"/>
    <w:rsid w:val="00613ED1"/>
    <w:rsid w:val="00614621"/>
    <w:rsid w:val="00614A75"/>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119"/>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160"/>
    <w:rsid w:val="00630568"/>
    <w:rsid w:val="0063060A"/>
    <w:rsid w:val="00630723"/>
    <w:rsid w:val="00630A8E"/>
    <w:rsid w:val="00631F8D"/>
    <w:rsid w:val="006327ED"/>
    <w:rsid w:val="00632FAF"/>
    <w:rsid w:val="00632FE7"/>
    <w:rsid w:val="0063314A"/>
    <w:rsid w:val="006332D3"/>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303B"/>
    <w:rsid w:val="0064320D"/>
    <w:rsid w:val="0064325F"/>
    <w:rsid w:val="0064360C"/>
    <w:rsid w:val="0064368A"/>
    <w:rsid w:val="00643ED8"/>
    <w:rsid w:val="006441D9"/>
    <w:rsid w:val="00644474"/>
    <w:rsid w:val="0064473C"/>
    <w:rsid w:val="00644B90"/>
    <w:rsid w:val="00644FB0"/>
    <w:rsid w:val="0064535B"/>
    <w:rsid w:val="00645637"/>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B14"/>
    <w:rsid w:val="00670C27"/>
    <w:rsid w:val="00670D1A"/>
    <w:rsid w:val="006712ED"/>
    <w:rsid w:val="006715EC"/>
    <w:rsid w:val="00671F84"/>
    <w:rsid w:val="0067210A"/>
    <w:rsid w:val="006724B7"/>
    <w:rsid w:val="0067279C"/>
    <w:rsid w:val="0067397B"/>
    <w:rsid w:val="00673D63"/>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644"/>
    <w:rsid w:val="0069187C"/>
    <w:rsid w:val="00691930"/>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470"/>
    <w:rsid w:val="006A2A39"/>
    <w:rsid w:val="006A319C"/>
    <w:rsid w:val="006A35BA"/>
    <w:rsid w:val="006A35C2"/>
    <w:rsid w:val="006A35F6"/>
    <w:rsid w:val="006A3693"/>
    <w:rsid w:val="006A3977"/>
    <w:rsid w:val="006A41CE"/>
    <w:rsid w:val="006A45CE"/>
    <w:rsid w:val="006A4B30"/>
    <w:rsid w:val="006A4CDE"/>
    <w:rsid w:val="006A4FDB"/>
    <w:rsid w:val="006A5380"/>
    <w:rsid w:val="006A5DB6"/>
    <w:rsid w:val="006A5DE3"/>
    <w:rsid w:val="006A680F"/>
    <w:rsid w:val="006A70F7"/>
    <w:rsid w:val="006A71BE"/>
    <w:rsid w:val="006A72D4"/>
    <w:rsid w:val="006A72E1"/>
    <w:rsid w:val="006A7444"/>
    <w:rsid w:val="006A765B"/>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850"/>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D20"/>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68E"/>
    <w:rsid w:val="006E3931"/>
    <w:rsid w:val="006E470A"/>
    <w:rsid w:val="006E4A3B"/>
    <w:rsid w:val="006E4B2E"/>
    <w:rsid w:val="006E504B"/>
    <w:rsid w:val="006E51E4"/>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3FB"/>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2CF"/>
    <w:rsid w:val="00701D48"/>
    <w:rsid w:val="00701EF3"/>
    <w:rsid w:val="0070215D"/>
    <w:rsid w:val="0070215F"/>
    <w:rsid w:val="0070311F"/>
    <w:rsid w:val="00703183"/>
    <w:rsid w:val="00703532"/>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272"/>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999"/>
    <w:rsid w:val="00717A5C"/>
    <w:rsid w:val="00717A5E"/>
    <w:rsid w:val="00717C97"/>
    <w:rsid w:val="00717D8B"/>
    <w:rsid w:val="00720167"/>
    <w:rsid w:val="007204D2"/>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6E05"/>
    <w:rsid w:val="00737041"/>
    <w:rsid w:val="0073740F"/>
    <w:rsid w:val="007378BA"/>
    <w:rsid w:val="007400A7"/>
    <w:rsid w:val="007401B6"/>
    <w:rsid w:val="007403A3"/>
    <w:rsid w:val="007405EB"/>
    <w:rsid w:val="00740C09"/>
    <w:rsid w:val="00740E26"/>
    <w:rsid w:val="00741233"/>
    <w:rsid w:val="00741298"/>
    <w:rsid w:val="00741352"/>
    <w:rsid w:val="00741A60"/>
    <w:rsid w:val="00741A88"/>
    <w:rsid w:val="00741D52"/>
    <w:rsid w:val="00741E67"/>
    <w:rsid w:val="00742315"/>
    <w:rsid w:val="00742ADA"/>
    <w:rsid w:val="00742B78"/>
    <w:rsid w:val="00743751"/>
    <w:rsid w:val="00743AF8"/>
    <w:rsid w:val="00743B96"/>
    <w:rsid w:val="00743C66"/>
    <w:rsid w:val="00743DC4"/>
    <w:rsid w:val="007448F9"/>
    <w:rsid w:val="0074502C"/>
    <w:rsid w:val="007450F1"/>
    <w:rsid w:val="007455DD"/>
    <w:rsid w:val="00745B2C"/>
    <w:rsid w:val="00745C8C"/>
    <w:rsid w:val="00745D8E"/>
    <w:rsid w:val="00745DCD"/>
    <w:rsid w:val="007467B1"/>
    <w:rsid w:val="00746819"/>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0EB5"/>
    <w:rsid w:val="00761224"/>
    <w:rsid w:val="00761D10"/>
    <w:rsid w:val="007622EA"/>
    <w:rsid w:val="007622F6"/>
    <w:rsid w:val="0076299D"/>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BF7"/>
    <w:rsid w:val="00767D70"/>
    <w:rsid w:val="00770044"/>
    <w:rsid w:val="007702D7"/>
    <w:rsid w:val="007702FE"/>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979"/>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77F7D"/>
    <w:rsid w:val="0078001E"/>
    <w:rsid w:val="0078034F"/>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5BF7"/>
    <w:rsid w:val="007866AD"/>
    <w:rsid w:val="0078688A"/>
    <w:rsid w:val="00786BA4"/>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9DB"/>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70B"/>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2F19"/>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DB2"/>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058"/>
    <w:rsid w:val="007C5532"/>
    <w:rsid w:val="007C562E"/>
    <w:rsid w:val="007C5696"/>
    <w:rsid w:val="007C5847"/>
    <w:rsid w:val="007C5984"/>
    <w:rsid w:val="007C5BF4"/>
    <w:rsid w:val="007C5CF3"/>
    <w:rsid w:val="007C5EE5"/>
    <w:rsid w:val="007C5FFB"/>
    <w:rsid w:val="007C6017"/>
    <w:rsid w:val="007C6161"/>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2CB"/>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A9E"/>
    <w:rsid w:val="007E3BFE"/>
    <w:rsid w:val="007E4391"/>
    <w:rsid w:val="007E4635"/>
    <w:rsid w:val="007E4ED8"/>
    <w:rsid w:val="007E504C"/>
    <w:rsid w:val="007E513B"/>
    <w:rsid w:val="007E5293"/>
    <w:rsid w:val="007E52F7"/>
    <w:rsid w:val="007E5AAC"/>
    <w:rsid w:val="007E5AD4"/>
    <w:rsid w:val="007E5C35"/>
    <w:rsid w:val="007E5DAF"/>
    <w:rsid w:val="007E69ED"/>
    <w:rsid w:val="007E6BFB"/>
    <w:rsid w:val="007E6DCF"/>
    <w:rsid w:val="007E701A"/>
    <w:rsid w:val="007E7291"/>
    <w:rsid w:val="007F039F"/>
    <w:rsid w:val="007F0906"/>
    <w:rsid w:val="007F1044"/>
    <w:rsid w:val="007F11D4"/>
    <w:rsid w:val="007F1578"/>
    <w:rsid w:val="007F17B0"/>
    <w:rsid w:val="007F1EF9"/>
    <w:rsid w:val="007F2AAA"/>
    <w:rsid w:val="007F2D28"/>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ABE"/>
    <w:rsid w:val="007F6BD9"/>
    <w:rsid w:val="007F7045"/>
    <w:rsid w:val="007F7324"/>
    <w:rsid w:val="007F781F"/>
    <w:rsid w:val="0080056E"/>
    <w:rsid w:val="008007C5"/>
    <w:rsid w:val="00800FAF"/>
    <w:rsid w:val="00801073"/>
    <w:rsid w:val="008010C9"/>
    <w:rsid w:val="008017A9"/>
    <w:rsid w:val="00801BFB"/>
    <w:rsid w:val="00801EBE"/>
    <w:rsid w:val="00801F8A"/>
    <w:rsid w:val="00802A61"/>
    <w:rsid w:val="00802C50"/>
    <w:rsid w:val="008032B8"/>
    <w:rsid w:val="008032F7"/>
    <w:rsid w:val="008035CA"/>
    <w:rsid w:val="008038BC"/>
    <w:rsid w:val="008039E8"/>
    <w:rsid w:val="00803AC3"/>
    <w:rsid w:val="00803D6D"/>
    <w:rsid w:val="00803F8E"/>
    <w:rsid w:val="00804001"/>
    <w:rsid w:val="00804092"/>
    <w:rsid w:val="00804233"/>
    <w:rsid w:val="00804259"/>
    <w:rsid w:val="00804642"/>
    <w:rsid w:val="00805783"/>
    <w:rsid w:val="00805E83"/>
    <w:rsid w:val="008066A0"/>
    <w:rsid w:val="00806A0F"/>
    <w:rsid w:val="00807022"/>
    <w:rsid w:val="008075D5"/>
    <w:rsid w:val="008076CE"/>
    <w:rsid w:val="00807A8D"/>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B04"/>
    <w:rsid w:val="00815C18"/>
    <w:rsid w:val="00816600"/>
    <w:rsid w:val="008167BA"/>
    <w:rsid w:val="00816A4E"/>
    <w:rsid w:val="00816FF7"/>
    <w:rsid w:val="008171F3"/>
    <w:rsid w:val="0081733E"/>
    <w:rsid w:val="008179AA"/>
    <w:rsid w:val="00817CDB"/>
    <w:rsid w:val="00820587"/>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349"/>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852"/>
    <w:rsid w:val="00842932"/>
    <w:rsid w:val="0084293A"/>
    <w:rsid w:val="00842B1C"/>
    <w:rsid w:val="0084300B"/>
    <w:rsid w:val="00843361"/>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0E67"/>
    <w:rsid w:val="008511B3"/>
    <w:rsid w:val="008512BA"/>
    <w:rsid w:val="008515EE"/>
    <w:rsid w:val="00851959"/>
    <w:rsid w:val="00851BD6"/>
    <w:rsid w:val="00851FC8"/>
    <w:rsid w:val="008526B7"/>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5B30"/>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67E8D"/>
    <w:rsid w:val="00870019"/>
    <w:rsid w:val="008701DA"/>
    <w:rsid w:val="008706BB"/>
    <w:rsid w:val="0087082A"/>
    <w:rsid w:val="00870D3C"/>
    <w:rsid w:val="00871475"/>
    <w:rsid w:val="00871614"/>
    <w:rsid w:val="00871634"/>
    <w:rsid w:val="00871A91"/>
    <w:rsid w:val="00871FCE"/>
    <w:rsid w:val="00872326"/>
    <w:rsid w:val="00872414"/>
    <w:rsid w:val="00872864"/>
    <w:rsid w:val="00872A7A"/>
    <w:rsid w:val="00872B6D"/>
    <w:rsid w:val="00872C14"/>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061"/>
    <w:rsid w:val="00883749"/>
    <w:rsid w:val="0088396B"/>
    <w:rsid w:val="00883B09"/>
    <w:rsid w:val="00884831"/>
    <w:rsid w:val="00884BEA"/>
    <w:rsid w:val="00884D74"/>
    <w:rsid w:val="0088507D"/>
    <w:rsid w:val="008850F9"/>
    <w:rsid w:val="0088529D"/>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D27"/>
    <w:rsid w:val="00892E6E"/>
    <w:rsid w:val="008936F5"/>
    <w:rsid w:val="008938FA"/>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C81"/>
    <w:rsid w:val="008A0EE0"/>
    <w:rsid w:val="008A1329"/>
    <w:rsid w:val="008A13B5"/>
    <w:rsid w:val="008A14AF"/>
    <w:rsid w:val="008A1644"/>
    <w:rsid w:val="008A16DB"/>
    <w:rsid w:val="008A1BB2"/>
    <w:rsid w:val="008A1C73"/>
    <w:rsid w:val="008A1FDA"/>
    <w:rsid w:val="008A26DE"/>
    <w:rsid w:val="008A289D"/>
    <w:rsid w:val="008A2971"/>
    <w:rsid w:val="008A2A69"/>
    <w:rsid w:val="008A2BBB"/>
    <w:rsid w:val="008A2CCE"/>
    <w:rsid w:val="008A2D9A"/>
    <w:rsid w:val="008A32B2"/>
    <w:rsid w:val="008A3511"/>
    <w:rsid w:val="008A470F"/>
    <w:rsid w:val="008A4744"/>
    <w:rsid w:val="008A4907"/>
    <w:rsid w:val="008A4C36"/>
    <w:rsid w:val="008A4D78"/>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4BC"/>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3F2"/>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5FBD"/>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39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4C7F"/>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0FD1"/>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48D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3CC2"/>
    <w:rsid w:val="00924342"/>
    <w:rsid w:val="009244C8"/>
    <w:rsid w:val="009248C7"/>
    <w:rsid w:val="00924DDD"/>
    <w:rsid w:val="00924F59"/>
    <w:rsid w:val="00925CC2"/>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145"/>
    <w:rsid w:val="00935291"/>
    <w:rsid w:val="00935674"/>
    <w:rsid w:val="00935850"/>
    <w:rsid w:val="00935A9E"/>
    <w:rsid w:val="00935B45"/>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696A"/>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6B"/>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6364"/>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6C7"/>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87"/>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04"/>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90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427"/>
    <w:rsid w:val="009C3682"/>
    <w:rsid w:val="009C376D"/>
    <w:rsid w:val="009C394D"/>
    <w:rsid w:val="009C39E2"/>
    <w:rsid w:val="009C3AF2"/>
    <w:rsid w:val="009C3EC8"/>
    <w:rsid w:val="009C3EEC"/>
    <w:rsid w:val="009C44E6"/>
    <w:rsid w:val="009C45B9"/>
    <w:rsid w:val="009C4C09"/>
    <w:rsid w:val="009C4F6C"/>
    <w:rsid w:val="009C54E8"/>
    <w:rsid w:val="009C5CF7"/>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78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0FC"/>
    <w:rsid w:val="009D5AB7"/>
    <w:rsid w:val="009D5B6A"/>
    <w:rsid w:val="009D62A7"/>
    <w:rsid w:val="009D6472"/>
    <w:rsid w:val="009D664B"/>
    <w:rsid w:val="009D6705"/>
    <w:rsid w:val="009D6831"/>
    <w:rsid w:val="009D687A"/>
    <w:rsid w:val="009D7051"/>
    <w:rsid w:val="009D7346"/>
    <w:rsid w:val="009D738B"/>
    <w:rsid w:val="009D7540"/>
    <w:rsid w:val="009D7635"/>
    <w:rsid w:val="009D789C"/>
    <w:rsid w:val="009D7A06"/>
    <w:rsid w:val="009D7EE3"/>
    <w:rsid w:val="009E01F0"/>
    <w:rsid w:val="009E05CD"/>
    <w:rsid w:val="009E06FE"/>
    <w:rsid w:val="009E0FED"/>
    <w:rsid w:val="009E135E"/>
    <w:rsid w:val="009E17A2"/>
    <w:rsid w:val="009E1881"/>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33F"/>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882"/>
    <w:rsid w:val="00A06CD8"/>
    <w:rsid w:val="00A06DC4"/>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63"/>
    <w:rsid w:val="00A20AF1"/>
    <w:rsid w:val="00A20B38"/>
    <w:rsid w:val="00A210FE"/>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88E"/>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287"/>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67A"/>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AF"/>
    <w:rsid w:val="00A736C4"/>
    <w:rsid w:val="00A73AC0"/>
    <w:rsid w:val="00A73D90"/>
    <w:rsid w:val="00A73F18"/>
    <w:rsid w:val="00A742A2"/>
    <w:rsid w:val="00A7491F"/>
    <w:rsid w:val="00A749E8"/>
    <w:rsid w:val="00A74BC3"/>
    <w:rsid w:val="00A75620"/>
    <w:rsid w:val="00A75668"/>
    <w:rsid w:val="00A75F0C"/>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430"/>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8F"/>
    <w:rsid w:val="00AB1AF6"/>
    <w:rsid w:val="00AB1B6E"/>
    <w:rsid w:val="00AB22F3"/>
    <w:rsid w:val="00AB2D81"/>
    <w:rsid w:val="00AB3287"/>
    <w:rsid w:val="00AB353D"/>
    <w:rsid w:val="00AB3862"/>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17F"/>
    <w:rsid w:val="00AC0297"/>
    <w:rsid w:val="00AC1427"/>
    <w:rsid w:val="00AC21FD"/>
    <w:rsid w:val="00AC28FE"/>
    <w:rsid w:val="00AC2D6D"/>
    <w:rsid w:val="00AC3110"/>
    <w:rsid w:val="00AC3CD5"/>
    <w:rsid w:val="00AC3E73"/>
    <w:rsid w:val="00AC4702"/>
    <w:rsid w:val="00AC4792"/>
    <w:rsid w:val="00AC47DA"/>
    <w:rsid w:val="00AC4B72"/>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9BE"/>
    <w:rsid w:val="00AD6D74"/>
    <w:rsid w:val="00AD6F89"/>
    <w:rsid w:val="00AD7370"/>
    <w:rsid w:val="00AD7565"/>
    <w:rsid w:val="00AD78A3"/>
    <w:rsid w:val="00AE0109"/>
    <w:rsid w:val="00AE0440"/>
    <w:rsid w:val="00AE090F"/>
    <w:rsid w:val="00AE0C4A"/>
    <w:rsid w:val="00AE151A"/>
    <w:rsid w:val="00AE18D2"/>
    <w:rsid w:val="00AE1E1C"/>
    <w:rsid w:val="00AE1FC0"/>
    <w:rsid w:val="00AE2210"/>
    <w:rsid w:val="00AE2304"/>
    <w:rsid w:val="00AE29D3"/>
    <w:rsid w:val="00AE2FD1"/>
    <w:rsid w:val="00AE3564"/>
    <w:rsid w:val="00AE3C08"/>
    <w:rsid w:val="00AE3C09"/>
    <w:rsid w:val="00AE419E"/>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75"/>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510"/>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AC8"/>
    <w:rsid w:val="00B26F19"/>
    <w:rsid w:val="00B2730E"/>
    <w:rsid w:val="00B27633"/>
    <w:rsid w:val="00B2774C"/>
    <w:rsid w:val="00B277B7"/>
    <w:rsid w:val="00B27CC1"/>
    <w:rsid w:val="00B30060"/>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0E9"/>
    <w:rsid w:val="00B41441"/>
    <w:rsid w:val="00B41598"/>
    <w:rsid w:val="00B41744"/>
    <w:rsid w:val="00B4181B"/>
    <w:rsid w:val="00B42597"/>
    <w:rsid w:val="00B42686"/>
    <w:rsid w:val="00B4274F"/>
    <w:rsid w:val="00B42DC9"/>
    <w:rsid w:val="00B43187"/>
    <w:rsid w:val="00B432A3"/>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478C9"/>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794"/>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87"/>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615C"/>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35"/>
    <w:rsid w:val="00BA7380"/>
    <w:rsid w:val="00BA7923"/>
    <w:rsid w:val="00BB033E"/>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DF6"/>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6C96"/>
    <w:rsid w:val="00BC7B9A"/>
    <w:rsid w:val="00BD0075"/>
    <w:rsid w:val="00BD00DB"/>
    <w:rsid w:val="00BD01EB"/>
    <w:rsid w:val="00BD04B9"/>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DFE"/>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3B"/>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1847"/>
    <w:rsid w:val="00C721F3"/>
    <w:rsid w:val="00C7283E"/>
    <w:rsid w:val="00C72B1C"/>
    <w:rsid w:val="00C737BE"/>
    <w:rsid w:val="00C73AF5"/>
    <w:rsid w:val="00C73C8E"/>
    <w:rsid w:val="00C73CA8"/>
    <w:rsid w:val="00C73D87"/>
    <w:rsid w:val="00C73DBF"/>
    <w:rsid w:val="00C7414E"/>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985"/>
    <w:rsid w:val="00C84CD9"/>
    <w:rsid w:val="00C84F25"/>
    <w:rsid w:val="00C8532D"/>
    <w:rsid w:val="00C85522"/>
    <w:rsid w:val="00C86126"/>
    <w:rsid w:val="00C864FE"/>
    <w:rsid w:val="00C86597"/>
    <w:rsid w:val="00C86966"/>
    <w:rsid w:val="00C86AF9"/>
    <w:rsid w:val="00C86C13"/>
    <w:rsid w:val="00C8712C"/>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6D75"/>
    <w:rsid w:val="00C971C7"/>
    <w:rsid w:val="00C97552"/>
    <w:rsid w:val="00C9789B"/>
    <w:rsid w:val="00C97FC9"/>
    <w:rsid w:val="00CA012D"/>
    <w:rsid w:val="00CA02AB"/>
    <w:rsid w:val="00CA08C5"/>
    <w:rsid w:val="00CA0A57"/>
    <w:rsid w:val="00CA0E06"/>
    <w:rsid w:val="00CA1195"/>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16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D8B"/>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7C5"/>
    <w:rsid w:val="00CE2EB4"/>
    <w:rsid w:val="00CE320F"/>
    <w:rsid w:val="00CE3763"/>
    <w:rsid w:val="00CE37DC"/>
    <w:rsid w:val="00CE3B0A"/>
    <w:rsid w:val="00CE3B31"/>
    <w:rsid w:val="00CE4C82"/>
    <w:rsid w:val="00CE4D75"/>
    <w:rsid w:val="00CE5406"/>
    <w:rsid w:val="00CE5786"/>
    <w:rsid w:val="00CE588F"/>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29A3"/>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FFB"/>
    <w:rsid w:val="00D15425"/>
    <w:rsid w:val="00D158DB"/>
    <w:rsid w:val="00D15C0F"/>
    <w:rsid w:val="00D160BD"/>
    <w:rsid w:val="00D1612A"/>
    <w:rsid w:val="00D161E7"/>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D71"/>
    <w:rsid w:val="00D26F12"/>
    <w:rsid w:val="00D27047"/>
    <w:rsid w:val="00D27225"/>
    <w:rsid w:val="00D27559"/>
    <w:rsid w:val="00D27685"/>
    <w:rsid w:val="00D27828"/>
    <w:rsid w:val="00D27D76"/>
    <w:rsid w:val="00D30357"/>
    <w:rsid w:val="00D30398"/>
    <w:rsid w:val="00D3068E"/>
    <w:rsid w:val="00D307F5"/>
    <w:rsid w:val="00D309B6"/>
    <w:rsid w:val="00D30E72"/>
    <w:rsid w:val="00D310F3"/>
    <w:rsid w:val="00D315DD"/>
    <w:rsid w:val="00D31B93"/>
    <w:rsid w:val="00D31E68"/>
    <w:rsid w:val="00D32490"/>
    <w:rsid w:val="00D32BAC"/>
    <w:rsid w:val="00D330FE"/>
    <w:rsid w:val="00D33531"/>
    <w:rsid w:val="00D33706"/>
    <w:rsid w:val="00D33AFE"/>
    <w:rsid w:val="00D3407A"/>
    <w:rsid w:val="00D34CA8"/>
    <w:rsid w:val="00D35080"/>
    <w:rsid w:val="00D35261"/>
    <w:rsid w:val="00D353D4"/>
    <w:rsid w:val="00D35635"/>
    <w:rsid w:val="00D35685"/>
    <w:rsid w:val="00D35840"/>
    <w:rsid w:val="00D35E31"/>
    <w:rsid w:val="00D36B96"/>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41D"/>
    <w:rsid w:val="00D52A7B"/>
    <w:rsid w:val="00D52AD5"/>
    <w:rsid w:val="00D53B60"/>
    <w:rsid w:val="00D53C6D"/>
    <w:rsid w:val="00D53ED5"/>
    <w:rsid w:val="00D53FC8"/>
    <w:rsid w:val="00D54245"/>
    <w:rsid w:val="00D54506"/>
    <w:rsid w:val="00D549F9"/>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859"/>
    <w:rsid w:val="00D60A23"/>
    <w:rsid w:val="00D610CD"/>
    <w:rsid w:val="00D61AE4"/>
    <w:rsid w:val="00D61E86"/>
    <w:rsid w:val="00D624BC"/>
    <w:rsid w:val="00D62517"/>
    <w:rsid w:val="00D625AE"/>
    <w:rsid w:val="00D62D4E"/>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9F8"/>
    <w:rsid w:val="00D82039"/>
    <w:rsid w:val="00D8231B"/>
    <w:rsid w:val="00D82448"/>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87FBF"/>
    <w:rsid w:val="00D901F8"/>
    <w:rsid w:val="00D9023A"/>
    <w:rsid w:val="00D902CF"/>
    <w:rsid w:val="00D90314"/>
    <w:rsid w:val="00D90361"/>
    <w:rsid w:val="00D90403"/>
    <w:rsid w:val="00D9189B"/>
    <w:rsid w:val="00D91973"/>
    <w:rsid w:val="00D91EE2"/>
    <w:rsid w:val="00D925B9"/>
    <w:rsid w:val="00D92B17"/>
    <w:rsid w:val="00D92D69"/>
    <w:rsid w:val="00D930C4"/>
    <w:rsid w:val="00D9325D"/>
    <w:rsid w:val="00D932AD"/>
    <w:rsid w:val="00D937ED"/>
    <w:rsid w:val="00D93844"/>
    <w:rsid w:val="00D93952"/>
    <w:rsid w:val="00D93B42"/>
    <w:rsid w:val="00D94048"/>
    <w:rsid w:val="00D94507"/>
    <w:rsid w:val="00D947B5"/>
    <w:rsid w:val="00D948E3"/>
    <w:rsid w:val="00D94BF6"/>
    <w:rsid w:val="00D94D83"/>
    <w:rsid w:val="00D94DB2"/>
    <w:rsid w:val="00D95487"/>
    <w:rsid w:val="00D9579D"/>
    <w:rsid w:val="00D95E32"/>
    <w:rsid w:val="00D9626F"/>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021"/>
    <w:rsid w:val="00DA22EE"/>
    <w:rsid w:val="00DA23EB"/>
    <w:rsid w:val="00DA290B"/>
    <w:rsid w:val="00DA2D2E"/>
    <w:rsid w:val="00DA2D3C"/>
    <w:rsid w:val="00DA2F0C"/>
    <w:rsid w:val="00DA3093"/>
    <w:rsid w:val="00DA309C"/>
    <w:rsid w:val="00DA34D5"/>
    <w:rsid w:val="00DA3897"/>
    <w:rsid w:val="00DA42D9"/>
    <w:rsid w:val="00DA4449"/>
    <w:rsid w:val="00DA496A"/>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1FD9"/>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7AC"/>
    <w:rsid w:val="00DC7458"/>
    <w:rsid w:val="00DC7601"/>
    <w:rsid w:val="00DC7776"/>
    <w:rsid w:val="00DC78A0"/>
    <w:rsid w:val="00DC7A8D"/>
    <w:rsid w:val="00DC7DC4"/>
    <w:rsid w:val="00DC7F1C"/>
    <w:rsid w:val="00DD06EB"/>
    <w:rsid w:val="00DD0884"/>
    <w:rsid w:val="00DD0F19"/>
    <w:rsid w:val="00DD16B6"/>
    <w:rsid w:val="00DD180A"/>
    <w:rsid w:val="00DD18C9"/>
    <w:rsid w:val="00DD1B41"/>
    <w:rsid w:val="00DD202A"/>
    <w:rsid w:val="00DD21C3"/>
    <w:rsid w:val="00DD258E"/>
    <w:rsid w:val="00DD27E4"/>
    <w:rsid w:val="00DD2DD0"/>
    <w:rsid w:val="00DD35CE"/>
    <w:rsid w:val="00DD3926"/>
    <w:rsid w:val="00DD4198"/>
    <w:rsid w:val="00DD474C"/>
    <w:rsid w:val="00DD4756"/>
    <w:rsid w:val="00DD483E"/>
    <w:rsid w:val="00DD4988"/>
    <w:rsid w:val="00DD4BC8"/>
    <w:rsid w:val="00DD5815"/>
    <w:rsid w:val="00DD5D3E"/>
    <w:rsid w:val="00DD6096"/>
    <w:rsid w:val="00DD62DD"/>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0B1B"/>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AF1"/>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876"/>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9BD"/>
    <w:rsid w:val="00E12C94"/>
    <w:rsid w:val="00E12CE9"/>
    <w:rsid w:val="00E12EC2"/>
    <w:rsid w:val="00E12FB4"/>
    <w:rsid w:val="00E1325B"/>
    <w:rsid w:val="00E136B9"/>
    <w:rsid w:val="00E136BC"/>
    <w:rsid w:val="00E13A45"/>
    <w:rsid w:val="00E1400B"/>
    <w:rsid w:val="00E140F4"/>
    <w:rsid w:val="00E14169"/>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B64"/>
    <w:rsid w:val="00E24C21"/>
    <w:rsid w:val="00E24F22"/>
    <w:rsid w:val="00E25089"/>
    <w:rsid w:val="00E25190"/>
    <w:rsid w:val="00E256E6"/>
    <w:rsid w:val="00E25984"/>
    <w:rsid w:val="00E25AE5"/>
    <w:rsid w:val="00E26125"/>
    <w:rsid w:val="00E26FD0"/>
    <w:rsid w:val="00E27142"/>
    <w:rsid w:val="00E271C2"/>
    <w:rsid w:val="00E2769F"/>
    <w:rsid w:val="00E27C1F"/>
    <w:rsid w:val="00E27EE5"/>
    <w:rsid w:val="00E27FEA"/>
    <w:rsid w:val="00E30591"/>
    <w:rsid w:val="00E30892"/>
    <w:rsid w:val="00E3091F"/>
    <w:rsid w:val="00E309E8"/>
    <w:rsid w:val="00E30D12"/>
    <w:rsid w:val="00E3167B"/>
    <w:rsid w:val="00E31F70"/>
    <w:rsid w:val="00E327B3"/>
    <w:rsid w:val="00E32AF4"/>
    <w:rsid w:val="00E32F43"/>
    <w:rsid w:val="00E33141"/>
    <w:rsid w:val="00E33518"/>
    <w:rsid w:val="00E335B7"/>
    <w:rsid w:val="00E33648"/>
    <w:rsid w:val="00E338E9"/>
    <w:rsid w:val="00E33D13"/>
    <w:rsid w:val="00E33E00"/>
    <w:rsid w:val="00E340E5"/>
    <w:rsid w:val="00E34776"/>
    <w:rsid w:val="00E34B5D"/>
    <w:rsid w:val="00E352B7"/>
    <w:rsid w:val="00E35C5A"/>
    <w:rsid w:val="00E3667C"/>
    <w:rsid w:val="00E36746"/>
    <w:rsid w:val="00E36874"/>
    <w:rsid w:val="00E3687B"/>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923"/>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4D93"/>
    <w:rsid w:val="00E752EB"/>
    <w:rsid w:val="00E7539D"/>
    <w:rsid w:val="00E75884"/>
    <w:rsid w:val="00E75AA8"/>
    <w:rsid w:val="00E75B95"/>
    <w:rsid w:val="00E75C6A"/>
    <w:rsid w:val="00E75DFD"/>
    <w:rsid w:val="00E7619F"/>
    <w:rsid w:val="00E76386"/>
    <w:rsid w:val="00E7640B"/>
    <w:rsid w:val="00E766F5"/>
    <w:rsid w:val="00E76861"/>
    <w:rsid w:val="00E76A75"/>
    <w:rsid w:val="00E76D47"/>
    <w:rsid w:val="00E770DF"/>
    <w:rsid w:val="00E77B84"/>
    <w:rsid w:val="00E80894"/>
    <w:rsid w:val="00E80A7C"/>
    <w:rsid w:val="00E80EC3"/>
    <w:rsid w:val="00E80FE8"/>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874"/>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ACB"/>
    <w:rsid w:val="00EB4C3A"/>
    <w:rsid w:val="00EB4FD9"/>
    <w:rsid w:val="00EB596F"/>
    <w:rsid w:val="00EB5E89"/>
    <w:rsid w:val="00EB622D"/>
    <w:rsid w:val="00EB6309"/>
    <w:rsid w:val="00EB6355"/>
    <w:rsid w:val="00EB6425"/>
    <w:rsid w:val="00EB6764"/>
    <w:rsid w:val="00EB6AC4"/>
    <w:rsid w:val="00EB6B42"/>
    <w:rsid w:val="00EB6DAF"/>
    <w:rsid w:val="00EB711E"/>
    <w:rsid w:val="00EB716F"/>
    <w:rsid w:val="00EB7445"/>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671"/>
    <w:rsid w:val="00EC5FAA"/>
    <w:rsid w:val="00EC63E3"/>
    <w:rsid w:val="00EC645C"/>
    <w:rsid w:val="00EC682C"/>
    <w:rsid w:val="00EC6878"/>
    <w:rsid w:val="00EC6CA0"/>
    <w:rsid w:val="00EC6CA6"/>
    <w:rsid w:val="00EC6E03"/>
    <w:rsid w:val="00EC70C1"/>
    <w:rsid w:val="00EC78DD"/>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C3D"/>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68B"/>
    <w:rsid w:val="00EF6726"/>
    <w:rsid w:val="00EF6D9A"/>
    <w:rsid w:val="00EF6DB2"/>
    <w:rsid w:val="00EF71C3"/>
    <w:rsid w:val="00F01486"/>
    <w:rsid w:val="00F01631"/>
    <w:rsid w:val="00F016A5"/>
    <w:rsid w:val="00F01826"/>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E3B"/>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1F72"/>
    <w:rsid w:val="00F32A9E"/>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0EC4"/>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994"/>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042"/>
    <w:rsid w:val="00FA0337"/>
    <w:rsid w:val="00FA03C3"/>
    <w:rsid w:val="00FA0B90"/>
    <w:rsid w:val="00FA0B9F"/>
    <w:rsid w:val="00FA0F76"/>
    <w:rsid w:val="00FA1152"/>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A75D5"/>
    <w:rsid w:val="00FB02EF"/>
    <w:rsid w:val="00FB0B8D"/>
    <w:rsid w:val="00FB12DF"/>
    <w:rsid w:val="00FB15E9"/>
    <w:rsid w:val="00FB17D6"/>
    <w:rsid w:val="00FB1B82"/>
    <w:rsid w:val="00FB22BB"/>
    <w:rsid w:val="00FB2534"/>
    <w:rsid w:val="00FB28A1"/>
    <w:rsid w:val="00FB2FFC"/>
    <w:rsid w:val="00FB363D"/>
    <w:rsid w:val="00FB3854"/>
    <w:rsid w:val="00FB412B"/>
    <w:rsid w:val="00FB4734"/>
    <w:rsid w:val="00FB4D47"/>
    <w:rsid w:val="00FB4F3A"/>
    <w:rsid w:val="00FB53DF"/>
    <w:rsid w:val="00FB5FA7"/>
    <w:rsid w:val="00FB6694"/>
    <w:rsid w:val="00FB6D37"/>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DFF"/>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385"/>
    <w:rsid w:val="00FC745E"/>
    <w:rsid w:val="00FC7513"/>
    <w:rsid w:val="00FC77A1"/>
    <w:rsid w:val="00FC7852"/>
    <w:rsid w:val="00FC78FA"/>
    <w:rsid w:val="00FC79A5"/>
    <w:rsid w:val="00FC7A74"/>
    <w:rsid w:val="00FD023B"/>
    <w:rsid w:val="00FD0533"/>
    <w:rsid w:val="00FD0992"/>
    <w:rsid w:val="00FD0ED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521"/>
    <w:rsid w:val="00FE2B91"/>
    <w:rsid w:val="00FE2C81"/>
    <w:rsid w:val="00FE2DAB"/>
    <w:rsid w:val="00FE32E6"/>
    <w:rsid w:val="00FE3A7D"/>
    <w:rsid w:val="00FE4886"/>
    <w:rsid w:val="00FE4A3B"/>
    <w:rsid w:val="00FE4B9E"/>
    <w:rsid w:val="00FE4DCC"/>
    <w:rsid w:val="00FE50C9"/>
    <w:rsid w:val="00FE530A"/>
    <w:rsid w:val="00FE61E4"/>
    <w:rsid w:val="00FE649D"/>
    <w:rsid w:val="00FE699F"/>
    <w:rsid w:val="00FE7324"/>
    <w:rsid w:val="00FE7828"/>
    <w:rsid w:val="00FE7BC5"/>
    <w:rsid w:val="00FE7E9D"/>
    <w:rsid w:val="00FE7EFE"/>
    <w:rsid w:val="00FF03CD"/>
    <w:rsid w:val="00FF0553"/>
    <w:rsid w:val="00FF0AF1"/>
    <w:rsid w:val="00FF0B9E"/>
    <w:rsid w:val="00FF1093"/>
    <w:rsid w:val="00FF1A80"/>
    <w:rsid w:val="00FF1E30"/>
    <w:rsid w:val="00FF23FA"/>
    <w:rsid w:val="00FF276A"/>
    <w:rsid w:val="00FF27A6"/>
    <w:rsid w:val="00FF32A3"/>
    <w:rsid w:val="00FF3884"/>
    <w:rsid w:val="00FF3A26"/>
    <w:rsid w:val="00FF3AA7"/>
    <w:rsid w:val="00FF42C3"/>
    <w:rsid w:val="00FF43E3"/>
    <w:rsid w:val="00FF43FE"/>
    <w:rsid w:val="00FF4776"/>
    <w:rsid w:val="00FF4876"/>
    <w:rsid w:val="00FF4910"/>
    <w:rsid w:val="00FF4A15"/>
    <w:rsid w:val="00FF4B89"/>
    <w:rsid w:val="00FF5293"/>
    <w:rsid w:val="00FF52EB"/>
    <w:rsid w:val="00FF5436"/>
    <w:rsid w:val="00FF584D"/>
    <w:rsid w:val="00FF5B47"/>
    <w:rsid w:val="00FF5C42"/>
    <w:rsid w:val="00FF5CBD"/>
    <w:rsid w:val="00FF5F23"/>
    <w:rsid w:val="00FF6091"/>
    <w:rsid w:val="00FF61A3"/>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5</TotalTime>
  <Pages>83</Pages>
  <Words>28733</Words>
  <Characters>163784</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472</cp:revision>
  <cp:lastPrinted>2023-05-15T02:51:00Z</cp:lastPrinted>
  <dcterms:created xsi:type="dcterms:W3CDTF">2022-11-14T16:14:00Z</dcterms:created>
  <dcterms:modified xsi:type="dcterms:W3CDTF">2023-06-02T20:01:00Z</dcterms:modified>
</cp:coreProperties>
</file>